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4EA403" w14:textId="0EECA036" w:rsidR="008E0596" w:rsidRPr="00D02B62" w:rsidRDefault="00026C59" w:rsidP="0083297E">
      <w:pPr>
        <w:pStyle w:val="Heading1"/>
        <w:spacing w:before="0"/>
        <w:jc w:val="center"/>
        <w:rPr>
          <w:rFonts w:asciiTheme="majorBidi" w:hAnsiTheme="majorBidi"/>
          <w:b/>
          <w:color w:val="auto"/>
          <w:sz w:val="28"/>
          <w:szCs w:val="28"/>
        </w:rPr>
      </w:pPr>
      <w:bookmarkStart w:id="0" w:name="_Toc77867307"/>
      <w:bookmarkStart w:id="1" w:name="_Toc108849522"/>
      <w:r w:rsidRPr="00D02B62">
        <w:rPr>
          <w:rFonts w:asciiTheme="majorBidi" w:hAnsiTheme="majorBidi"/>
          <w:b/>
          <w:color w:val="auto"/>
          <w:sz w:val="28"/>
          <w:szCs w:val="28"/>
        </w:rPr>
        <w:t>BAB I</w:t>
      </w:r>
      <w:r w:rsidR="00D02B62" w:rsidRPr="00D02B62">
        <w:rPr>
          <w:rFonts w:asciiTheme="majorBidi" w:hAnsiTheme="majorBidi"/>
          <w:b/>
          <w:color w:val="auto"/>
          <w:sz w:val="28"/>
          <w:szCs w:val="28"/>
        </w:rPr>
        <w:t xml:space="preserve"> </w:t>
      </w:r>
      <w:r w:rsidR="00D02B62" w:rsidRPr="00D02B62">
        <w:rPr>
          <w:rFonts w:asciiTheme="majorBidi" w:hAnsiTheme="majorBidi"/>
          <w:b/>
          <w:color w:val="auto"/>
          <w:sz w:val="28"/>
          <w:szCs w:val="28"/>
        </w:rPr>
        <w:br w:type="textWrapping" w:clear="all"/>
      </w:r>
      <w:r w:rsidR="004A1F0C" w:rsidRPr="00D02B62">
        <w:rPr>
          <w:rFonts w:asciiTheme="majorBidi" w:hAnsiTheme="majorBidi"/>
          <w:b/>
          <w:color w:val="auto"/>
          <w:sz w:val="28"/>
          <w:szCs w:val="28"/>
        </w:rPr>
        <w:t>PENDAHULUAN</w:t>
      </w:r>
      <w:bookmarkEnd w:id="0"/>
      <w:bookmarkEnd w:id="1"/>
    </w:p>
    <w:p w14:paraId="3659A96E" w14:textId="3F6DDA6D" w:rsidR="004A1F0C" w:rsidRPr="004A1F0C" w:rsidRDefault="004A1F0C" w:rsidP="004A1F0C">
      <w:pPr>
        <w:spacing w:line="360" w:lineRule="auto"/>
        <w:jc w:val="center"/>
        <w:rPr>
          <w:rFonts w:asciiTheme="majorBidi" w:hAnsiTheme="majorBidi" w:cstheme="majorBidi"/>
          <w:b/>
          <w:sz w:val="24"/>
          <w:szCs w:val="24"/>
        </w:rPr>
      </w:pPr>
    </w:p>
    <w:p w14:paraId="3CD3803F" w14:textId="7E6CB95C" w:rsidR="00BE4D05" w:rsidRPr="00BE4D05" w:rsidRDefault="008E0596" w:rsidP="009B6180">
      <w:pPr>
        <w:pStyle w:val="ListParagraph"/>
        <w:numPr>
          <w:ilvl w:val="1"/>
          <w:numId w:val="1"/>
        </w:numPr>
        <w:spacing w:after="0" w:line="480" w:lineRule="auto"/>
        <w:jc w:val="both"/>
        <w:outlineLvl w:val="1"/>
        <w:rPr>
          <w:rFonts w:asciiTheme="majorBidi" w:hAnsiTheme="majorBidi" w:cstheme="majorBidi"/>
          <w:bCs/>
          <w:sz w:val="24"/>
          <w:szCs w:val="24"/>
        </w:rPr>
      </w:pPr>
      <w:bookmarkStart w:id="2" w:name="_Toc77867308"/>
      <w:bookmarkStart w:id="3" w:name="_Toc108849523"/>
      <w:r w:rsidRPr="00FD0D03">
        <w:rPr>
          <w:rFonts w:asciiTheme="majorBidi" w:hAnsiTheme="majorBidi" w:cstheme="majorBidi"/>
          <w:b/>
          <w:sz w:val="24"/>
          <w:szCs w:val="24"/>
        </w:rPr>
        <w:t>Latar Belakang</w:t>
      </w:r>
      <w:bookmarkEnd w:id="2"/>
      <w:bookmarkEnd w:id="3"/>
      <w:r w:rsidR="00BE4D05">
        <w:rPr>
          <w:rFonts w:asciiTheme="majorBidi" w:hAnsiTheme="majorBidi" w:cstheme="majorBidi"/>
          <w:b/>
          <w:sz w:val="24"/>
          <w:szCs w:val="24"/>
        </w:rPr>
        <w:tab/>
      </w:r>
    </w:p>
    <w:p w14:paraId="24F6CBE0" w14:textId="074BC290" w:rsidR="00FE77DD" w:rsidRPr="00FD0D03" w:rsidRDefault="003F53B3" w:rsidP="009B6180">
      <w:pPr>
        <w:pStyle w:val="ListParagraph"/>
        <w:spacing w:line="480" w:lineRule="auto"/>
        <w:ind w:left="420" w:firstLine="480"/>
        <w:jc w:val="both"/>
        <w:rPr>
          <w:rFonts w:asciiTheme="majorBidi" w:hAnsiTheme="majorBidi" w:cstheme="majorBidi"/>
          <w:bCs/>
          <w:sz w:val="24"/>
          <w:szCs w:val="24"/>
        </w:rPr>
      </w:pPr>
      <w:proofErr w:type="gramStart"/>
      <w:r w:rsidRPr="00FD0D03">
        <w:rPr>
          <w:rFonts w:asciiTheme="majorBidi" w:hAnsiTheme="majorBidi" w:cstheme="majorBidi"/>
          <w:bCs/>
          <w:sz w:val="24"/>
          <w:szCs w:val="24"/>
        </w:rPr>
        <w:t>Se</w:t>
      </w:r>
      <w:r w:rsidR="00F75642">
        <w:rPr>
          <w:rFonts w:asciiTheme="majorBidi" w:hAnsiTheme="majorBidi" w:cstheme="majorBidi"/>
          <w:bCs/>
          <w:sz w:val="24"/>
          <w:szCs w:val="24"/>
        </w:rPr>
        <w:t>arah</w:t>
      </w:r>
      <w:r w:rsidR="00852E00">
        <w:rPr>
          <w:rFonts w:asciiTheme="majorBidi" w:hAnsiTheme="majorBidi" w:cstheme="majorBidi"/>
          <w:bCs/>
          <w:sz w:val="24"/>
          <w:szCs w:val="24"/>
        </w:rPr>
        <w:t xml:space="preserve"> dengan</w:t>
      </w:r>
      <w:r w:rsidRPr="00FD0D03">
        <w:rPr>
          <w:rFonts w:asciiTheme="majorBidi" w:hAnsiTheme="majorBidi" w:cstheme="majorBidi"/>
          <w:bCs/>
          <w:sz w:val="24"/>
          <w:szCs w:val="24"/>
        </w:rPr>
        <w:t xml:space="preserve"> </w:t>
      </w:r>
      <w:r w:rsidR="00F75642">
        <w:rPr>
          <w:rFonts w:asciiTheme="majorBidi" w:hAnsiTheme="majorBidi" w:cstheme="majorBidi"/>
          <w:bCs/>
          <w:sz w:val="24"/>
          <w:szCs w:val="24"/>
        </w:rPr>
        <w:t xml:space="preserve">zaman </w:t>
      </w:r>
      <w:r w:rsidR="00D56D30">
        <w:rPr>
          <w:rFonts w:asciiTheme="majorBidi" w:hAnsiTheme="majorBidi" w:cstheme="majorBidi"/>
          <w:bCs/>
          <w:sz w:val="24"/>
          <w:szCs w:val="24"/>
        </w:rPr>
        <w:t>yang terus</w:t>
      </w:r>
      <w:r w:rsidR="00F75642">
        <w:rPr>
          <w:rFonts w:asciiTheme="majorBidi" w:hAnsiTheme="majorBidi" w:cstheme="majorBidi"/>
          <w:bCs/>
          <w:sz w:val="24"/>
          <w:szCs w:val="24"/>
        </w:rPr>
        <w:t xml:space="preserve"> berkembang</w:t>
      </w:r>
      <w:r w:rsidRPr="00FD0D03">
        <w:rPr>
          <w:rFonts w:asciiTheme="majorBidi" w:hAnsiTheme="majorBidi" w:cstheme="majorBidi"/>
          <w:bCs/>
          <w:sz w:val="24"/>
          <w:szCs w:val="24"/>
        </w:rPr>
        <w:t xml:space="preserve">, tekhnologi </w:t>
      </w:r>
      <w:r w:rsidR="00FD0D03" w:rsidRPr="00FD0D03">
        <w:rPr>
          <w:rFonts w:asciiTheme="majorBidi" w:hAnsiTheme="majorBidi" w:cstheme="majorBidi"/>
          <w:bCs/>
          <w:sz w:val="24"/>
          <w:szCs w:val="24"/>
        </w:rPr>
        <w:t>tumbuh dengan</w:t>
      </w:r>
      <w:r w:rsidR="00D83A90">
        <w:rPr>
          <w:rFonts w:asciiTheme="majorBidi" w:hAnsiTheme="majorBidi" w:cstheme="majorBidi"/>
          <w:bCs/>
          <w:sz w:val="24"/>
          <w:szCs w:val="24"/>
        </w:rPr>
        <w:t xml:space="preserve"> sangat</w:t>
      </w:r>
      <w:r w:rsidR="00FD0D03" w:rsidRPr="00FD0D03">
        <w:rPr>
          <w:rFonts w:asciiTheme="majorBidi" w:hAnsiTheme="majorBidi" w:cstheme="majorBidi"/>
          <w:bCs/>
          <w:sz w:val="24"/>
          <w:szCs w:val="24"/>
        </w:rPr>
        <w:t xml:space="preserve"> pesat sehingga </w:t>
      </w:r>
      <w:r w:rsidRPr="00FD0D03">
        <w:rPr>
          <w:rFonts w:asciiTheme="majorBidi" w:hAnsiTheme="majorBidi" w:cstheme="majorBidi"/>
          <w:bCs/>
          <w:sz w:val="24"/>
          <w:szCs w:val="24"/>
        </w:rPr>
        <w:t xml:space="preserve">memiliki </w:t>
      </w:r>
      <w:r w:rsidR="0036007B">
        <w:rPr>
          <w:rFonts w:asciiTheme="majorBidi" w:hAnsiTheme="majorBidi" w:cstheme="majorBidi"/>
          <w:bCs/>
          <w:sz w:val="24"/>
          <w:szCs w:val="24"/>
        </w:rPr>
        <w:t>dampak</w:t>
      </w:r>
      <w:r w:rsidR="00852E00">
        <w:rPr>
          <w:rFonts w:asciiTheme="majorBidi" w:hAnsiTheme="majorBidi" w:cstheme="majorBidi"/>
          <w:bCs/>
          <w:sz w:val="24"/>
          <w:szCs w:val="24"/>
        </w:rPr>
        <w:t xml:space="preserve"> yang</w:t>
      </w:r>
      <w:r w:rsidRPr="00FD0D03">
        <w:rPr>
          <w:rFonts w:asciiTheme="majorBidi" w:hAnsiTheme="majorBidi" w:cstheme="majorBidi"/>
          <w:bCs/>
          <w:sz w:val="24"/>
          <w:szCs w:val="24"/>
        </w:rPr>
        <w:t xml:space="preserve"> besar </w:t>
      </w:r>
      <w:r w:rsidR="0036007B">
        <w:rPr>
          <w:rFonts w:asciiTheme="majorBidi" w:hAnsiTheme="majorBidi" w:cstheme="majorBidi"/>
          <w:bCs/>
          <w:sz w:val="24"/>
          <w:szCs w:val="24"/>
        </w:rPr>
        <w:t>pada</w:t>
      </w:r>
      <w:r w:rsidRPr="00FD0D03">
        <w:rPr>
          <w:rFonts w:asciiTheme="majorBidi" w:hAnsiTheme="majorBidi" w:cstheme="majorBidi"/>
          <w:bCs/>
          <w:sz w:val="24"/>
          <w:szCs w:val="24"/>
        </w:rPr>
        <w:t xml:space="preserve"> kehidupan.</w:t>
      </w:r>
      <w:proofErr w:type="gramEnd"/>
      <w:r w:rsidRPr="00FD0D03">
        <w:rPr>
          <w:rFonts w:asciiTheme="majorBidi" w:hAnsiTheme="majorBidi" w:cstheme="majorBidi"/>
          <w:bCs/>
          <w:sz w:val="24"/>
          <w:szCs w:val="24"/>
        </w:rPr>
        <w:t xml:space="preserve"> </w:t>
      </w:r>
      <w:r w:rsidR="0036007B">
        <w:rPr>
          <w:rFonts w:asciiTheme="majorBidi" w:hAnsiTheme="majorBidi" w:cstheme="majorBidi"/>
          <w:bCs/>
          <w:sz w:val="24"/>
          <w:szCs w:val="24"/>
        </w:rPr>
        <w:t xml:space="preserve">Seiring dengan itu, </w:t>
      </w:r>
      <w:r w:rsidRPr="00FD0D03">
        <w:rPr>
          <w:rFonts w:asciiTheme="majorBidi" w:hAnsiTheme="majorBidi" w:cstheme="majorBidi"/>
          <w:bCs/>
          <w:sz w:val="24"/>
          <w:szCs w:val="24"/>
        </w:rPr>
        <w:t>teknologi informasi</w:t>
      </w:r>
      <w:r w:rsidR="0036007B">
        <w:rPr>
          <w:rFonts w:asciiTheme="majorBidi" w:hAnsiTheme="majorBidi" w:cstheme="majorBidi"/>
          <w:bCs/>
          <w:sz w:val="24"/>
          <w:szCs w:val="24"/>
        </w:rPr>
        <w:t xml:space="preserve"> semakin canggih dan meluas,</w:t>
      </w:r>
      <w:r w:rsidRPr="00FD0D03">
        <w:rPr>
          <w:rFonts w:asciiTheme="majorBidi" w:hAnsiTheme="majorBidi" w:cstheme="majorBidi"/>
          <w:bCs/>
          <w:sz w:val="24"/>
          <w:szCs w:val="24"/>
        </w:rPr>
        <w:t xml:space="preserve"> serta penggunaan </w:t>
      </w:r>
      <w:r w:rsidR="00B92756">
        <w:rPr>
          <w:rFonts w:asciiTheme="majorBidi" w:hAnsiTheme="majorBidi" w:cstheme="majorBidi"/>
          <w:bCs/>
          <w:sz w:val="24"/>
          <w:szCs w:val="24"/>
        </w:rPr>
        <w:t>jejaring sosial</w:t>
      </w:r>
      <w:r w:rsidRPr="00FD0D03">
        <w:rPr>
          <w:rFonts w:asciiTheme="majorBidi" w:hAnsiTheme="majorBidi" w:cstheme="majorBidi"/>
          <w:bCs/>
          <w:sz w:val="24"/>
          <w:szCs w:val="24"/>
        </w:rPr>
        <w:t xml:space="preserve"> </w:t>
      </w:r>
      <w:r w:rsidR="0036007B">
        <w:rPr>
          <w:rFonts w:asciiTheme="majorBidi" w:hAnsiTheme="majorBidi" w:cstheme="majorBidi"/>
          <w:bCs/>
          <w:sz w:val="24"/>
          <w:szCs w:val="24"/>
        </w:rPr>
        <w:t xml:space="preserve">semakin populer dan juga </w:t>
      </w:r>
      <w:r w:rsidRPr="00FD0D03">
        <w:rPr>
          <w:rFonts w:asciiTheme="majorBidi" w:hAnsiTheme="majorBidi" w:cstheme="majorBidi"/>
          <w:bCs/>
          <w:sz w:val="24"/>
          <w:szCs w:val="24"/>
        </w:rPr>
        <w:t xml:space="preserve">membawa dampak </w:t>
      </w:r>
      <w:r w:rsidR="00FE77DD" w:rsidRPr="00FD0D03">
        <w:rPr>
          <w:rFonts w:asciiTheme="majorBidi" w:hAnsiTheme="majorBidi" w:cstheme="majorBidi"/>
          <w:bCs/>
          <w:sz w:val="24"/>
          <w:szCs w:val="24"/>
        </w:rPr>
        <w:t>negatif salah satunya</w:t>
      </w:r>
      <w:r w:rsidR="0036007B">
        <w:rPr>
          <w:rFonts w:asciiTheme="majorBidi" w:hAnsiTheme="majorBidi" w:cstheme="majorBidi"/>
          <w:bCs/>
          <w:sz w:val="24"/>
          <w:szCs w:val="24"/>
        </w:rPr>
        <w:t xml:space="preserve"> yaitu</w:t>
      </w:r>
      <w:r w:rsidR="00FE77DD" w:rsidRPr="00FD0D03">
        <w:rPr>
          <w:rFonts w:asciiTheme="majorBidi" w:hAnsiTheme="majorBidi" w:cstheme="majorBidi"/>
          <w:bCs/>
          <w:sz w:val="24"/>
          <w:szCs w:val="24"/>
        </w:rPr>
        <w:t xml:space="preserve"> </w:t>
      </w:r>
      <w:r w:rsidR="00FD0D03">
        <w:rPr>
          <w:rFonts w:asciiTheme="majorBidi" w:hAnsiTheme="majorBidi" w:cstheme="majorBidi"/>
          <w:bCs/>
          <w:sz w:val="24"/>
          <w:szCs w:val="24"/>
        </w:rPr>
        <w:t xml:space="preserve">munculnya bentuk baru </w:t>
      </w:r>
      <w:r w:rsidR="00FE77DD" w:rsidRPr="00FD0D03">
        <w:rPr>
          <w:rFonts w:asciiTheme="majorBidi" w:hAnsiTheme="majorBidi" w:cstheme="majorBidi"/>
          <w:bCs/>
          <w:sz w:val="24"/>
          <w:szCs w:val="24"/>
        </w:rPr>
        <w:t xml:space="preserve">kekerasan berbasis gender </w:t>
      </w:r>
      <w:r w:rsidR="00FD0D03">
        <w:rPr>
          <w:rFonts w:asciiTheme="majorBidi" w:hAnsiTheme="majorBidi" w:cstheme="majorBidi"/>
          <w:bCs/>
          <w:sz w:val="24"/>
          <w:szCs w:val="24"/>
        </w:rPr>
        <w:t xml:space="preserve">melalui platform digital yang biasa disebut kekerasan berbasis gender </w:t>
      </w:r>
      <w:r w:rsidR="00FE77DD" w:rsidRPr="00FD0D03">
        <w:rPr>
          <w:rFonts w:asciiTheme="majorBidi" w:hAnsiTheme="majorBidi" w:cstheme="majorBidi"/>
          <w:bCs/>
          <w:i/>
          <w:iCs/>
          <w:sz w:val="24"/>
          <w:szCs w:val="24"/>
        </w:rPr>
        <w:t>online</w:t>
      </w:r>
      <w:r w:rsidR="00FE77DD" w:rsidRPr="00FD0D03">
        <w:rPr>
          <w:rFonts w:asciiTheme="majorBidi" w:hAnsiTheme="majorBidi" w:cstheme="majorBidi"/>
          <w:bCs/>
          <w:sz w:val="24"/>
          <w:szCs w:val="24"/>
        </w:rPr>
        <w:t xml:space="preserve"> (KBGO).</w:t>
      </w:r>
    </w:p>
    <w:p w14:paraId="44876E18" w14:textId="77777777" w:rsidR="00B178A2" w:rsidRDefault="003B356E" w:rsidP="00B178A2">
      <w:pPr>
        <w:pStyle w:val="ListParagraph"/>
        <w:spacing w:line="480" w:lineRule="auto"/>
        <w:ind w:left="420" w:firstLine="480"/>
        <w:jc w:val="both"/>
        <w:rPr>
          <w:rFonts w:asciiTheme="majorBidi" w:hAnsiTheme="majorBidi" w:cstheme="majorBidi"/>
          <w:sz w:val="24"/>
          <w:szCs w:val="24"/>
        </w:rPr>
      </w:pPr>
      <w:r>
        <w:rPr>
          <w:rFonts w:asciiTheme="majorBidi" w:hAnsiTheme="majorBidi" w:cstheme="majorBidi"/>
          <w:sz w:val="24"/>
          <w:szCs w:val="24"/>
        </w:rPr>
        <w:t>Peningkatan</w:t>
      </w:r>
      <w:r w:rsidR="00FE77DD" w:rsidRPr="00FD0D03">
        <w:rPr>
          <w:rFonts w:asciiTheme="majorBidi" w:hAnsiTheme="majorBidi" w:cstheme="majorBidi"/>
          <w:sz w:val="24"/>
          <w:szCs w:val="24"/>
        </w:rPr>
        <w:t xml:space="preserve"> kasus kekerasan berbasis gender </w:t>
      </w:r>
      <w:r w:rsidR="00FE77DD" w:rsidRPr="00DE6D6C">
        <w:rPr>
          <w:rFonts w:asciiTheme="majorBidi" w:hAnsiTheme="majorBidi" w:cstheme="majorBidi"/>
          <w:i/>
          <w:iCs/>
          <w:sz w:val="24"/>
          <w:szCs w:val="24"/>
        </w:rPr>
        <w:t>online</w:t>
      </w:r>
      <w:r w:rsidR="00FE77DD" w:rsidRPr="00FD0D03">
        <w:rPr>
          <w:rFonts w:asciiTheme="majorBidi" w:hAnsiTheme="majorBidi" w:cstheme="majorBidi"/>
          <w:sz w:val="24"/>
          <w:szCs w:val="24"/>
        </w:rPr>
        <w:t xml:space="preserve"> (KBGO) tercatat </w:t>
      </w:r>
      <w:r w:rsidR="00E2237C">
        <w:rPr>
          <w:rFonts w:asciiTheme="majorBidi" w:hAnsiTheme="majorBidi" w:cstheme="majorBidi"/>
          <w:sz w:val="24"/>
          <w:szCs w:val="24"/>
        </w:rPr>
        <w:t>dengan sangat jelas</w:t>
      </w:r>
      <w:r w:rsidR="00FE77DD" w:rsidRPr="00FD0D03">
        <w:rPr>
          <w:rFonts w:asciiTheme="majorBidi" w:hAnsiTheme="majorBidi" w:cstheme="majorBidi"/>
          <w:sz w:val="24"/>
          <w:szCs w:val="24"/>
        </w:rPr>
        <w:t xml:space="preserve"> </w:t>
      </w:r>
      <w:r w:rsidR="00DD4DBB">
        <w:rPr>
          <w:rFonts w:asciiTheme="majorBidi" w:hAnsiTheme="majorBidi" w:cstheme="majorBidi"/>
          <w:sz w:val="24"/>
          <w:szCs w:val="24"/>
        </w:rPr>
        <w:t>dalam situasi</w:t>
      </w:r>
      <w:r w:rsidR="005C707C">
        <w:rPr>
          <w:rFonts w:asciiTheme="majorBidi" w:hAnsiTheme="majorBidi" w:cstheme="majorBidi"/>
          <w:sz w:val="24"/>
          <w:szCs w:val="24"/>
        </w:rPr>
        <w:t xml:space="preserve"> pandemi </w:t>
      </w:r>
      <w:r w:rsidR="003E46B8">
        <w:rPr>
          <w:rFonts w:asciiTheme="majorBidi" w:hAnsiTheme="majorBidi" w:cstheme="majorBidi"/>
          <w:sz w:val="24"/>
          <w:szCs w:val="24"/>
        </w:rPr>
        <w:t>Covid 19</w:t>
      </w:r>
      <w:r w:rsidR="005C707C">
        <w:rPr>
          <w:rFonts w:asciiTheme="majorBidi" w:hAnsiTheme="majorBidi" w:cstheme="majorBidi"/>
          <w:sz w:val="24"/>
          <w:szCs w:val="24"/>
        </w:rPr>
        <w:t xml:space="preserve"> </w:t>
      </w:r>
      <w:r w:rsidR="00DD4DBB">
        <w:rPr>
          <w:rFonts w:asciiTheme="majorBidi" w:hAnsiTheme="majorBidi" w:cstheme="majorBidi"/>
          <w:sz w:val="24"/>
          <w:szCs w:val="24"/>
        </w:rPr>
        <w:t>pada tahun</w:t>
      </w:r>
      <w:r w:rsidR="005C707C">
        <w:rPr>
          <w:rFonts w:asciiTheme="majorBidi" w:hAnsiTheme="majorBidi" w:cstheme="majorBidi"/>
          <w:sz w:val="24"/>
          <w:szCs w:val="24"/>
        </w:rPr>
        <w:t xml:space="preserve"> 2020</w:t>
      </w:r>
      <w:r w:rsidR="005C707C" w:rsidRPr="006B0177">
        <w:rPr>
          <w:rFonts w:asciiTheme="majorBidi" w:hAnsiTheme="majorBidi" w:cstheme="majorBidi"/>
          <w:sz w:val="24"/>
          <w:szCs w:val="24"/>
        </w:rPr>
        <w:t xml:space="preserve">. </w:t>
      </w:r>
      <w:proofErr w:type="gramStart"/>
      <w:r w:rsidR="00AB68E6">
        <w:rPr>
          <w:rFonts w:asciiTheme="majorBidi" w:hAnsiTheme="majorBidi" w:cstheme="majorBidi"/>
          <w:sz w:val="24"/>
          <w:szCs w:val="24"/>
        </w:rPr>
        <w:t>Berdasarkan</w:t>
      </w:r>
      <w:r w:rsidR="005C707C" w:rsidRPr="006B0177">
        <w:rPr>
          <w:rFonts w:asciiTheme="majorBidi" w:hAnsiTheme="majorBidi" w:cstheme="majorBidi"/>
          <w:sz w:val="24"/>
          <w:szCs w:val="24"/>
        </w:rPr>
        <w:t xml:space="preserve"> data </w:t>
      </w:r>
      <w:r w:rsidR="00AB68E6">
        <w:rPr>
          <w:rFonts w:asciiTheme="majorBidi" w:hAnsiTheme="majorBidi" w:cstheme="majorBidi"/>
          <w:sz w:val="24"/>
          <w:szCs w:val="24"/>
        </w:rPr>
        <w:t>yang telah dipublikasikan oleh</w:t>
      </w:r>
      <w:r w:rsidR="005C707C" w:rsidRPr="006B0177">
        <w:rPr>
          <w:rFonts w:asciiTheme="majorBidi" w:hAnsiTheme="majorBidi" w:cstheme="majorBidi"/>
          <w:sz w:val="24"/>
          <w:szCs w:val="24"/>
        </w:rPr>
        <w:t xml:space="preserve"> Komnas Perempuan, laporan </w:t>
      </w:r>
      <w:r w:rsidR="00AA4DC5">
        <w:rPr>
          <w:rFonts w:asciiTheme="majorBidi" w:hAnsiTheme="majorBidi" w:cstheme="majorBidi"/>
          <w:sz w:val="24"/>
          <w:szCs w:val="24"/>
        </w:rPr>
        <w:t>yang berkaitan dengan</w:t>
      </w:r>
      <w:r w:rsidR="005C707C" w:rsidRPr="006B0177">
        <w:rPr>
          <w:rFonts w:asciiTheme="majorBidi" w:hAnsiTheme="majorBidi" w:cstheme="majorBidi"/>
          <w:sz w:val="24"/>
          <w:szCs w:val="24"/>
        </w:rPr>
        <w:t xml:space="preserve"> kasus Kekerasan Berbasis Gender </w:t>
      </w:r>
      <w:r w:rsidR="005C707C">
        <w:rPr>
          <w:rFonts w:asciiTheme="majorBidi" w:hAnsiTheme="majorBidi" w:cstheme="majorBidi"/>
          <w:sz w:val="24"/>
          <w:szCs w:val="24"/>
        </w:rPr>
        <w:t>Online</w:t>
      </w:r>
      <w:r w:rsidR="005C707C" w:rsidRPr="006B0177">
        <w:rPr>
          <w:rFonts w:asciiTheme="majorBidi" w:hAnsiTheme="majorBidi" w:cstheme="majorBidi"/>
          <w:sz w:val="24"/>
          <w:szCs w:val="24"/>
        </w:rPr>
        <w:t xml:space="preserve"> terus </w:t>
      </w:r>
      <w:r w:rsidR="00A50964">
        <w:rPr>
          <w:rFonts w:asciiTheme="majorBidi" w:hAnsiTheme="majorBidi" w:cstheme="majorBidi"/>
          <w:sz w:val="24"/>
          <w:szCs w:val="24"/>
        </w:rPr>
        <w:t>melonjak tinggi</w:t>
      </w:r>
      <w:r w:rsidR="005C707C" w:rsidRPr="006B0177">
        <w:rPr>
          <w:rFonts w:asciiTheme="majorBidi" w:hAnsiTheme="majorBidi" w:cstheme="majorBidi"/>
          <w:sz w:val="24"/>
          <w:szCs w:val="24"/>
        </w:rPr>
        <w:t xml:space="preserve"> </w:t>
      </w:r>
      <w:r w:rsidR="00A50964">
        <w:rPr>
          <w:rFonts w:asciiTheme="majorBidi" w:hAnsiTheme="majorBidi" w:cstheme="majorBidi"/>
          <w:sz w:val="24"/>
          <w:szCs w:val="24"/>
        </w:rPr>
        <w:t>se</w:t>
      </w:r>
      <w:r w:rsidR="005C707C" w:rsidRPr="006B0177">
        <w:rPr>
          <w:rFonts w:asciiTheme="majorBidi" w:hAnsiTheme="majorBidi" w:cstheme="majorBidi"/>
          <w:sz w:val="24"/>
          <w:szCs w:val="24"/>
        </w:rPr>
        <w:t>tiap tahunnya.</w:t>
      </w:r>
      <w:proofErr w:type="gramEnd"/>
      <w:r w:rsidR="005C707C" w:rsidRPr="006B0177">
        <w:rPr>
          <w:rFonts w:asciiTheme="majorBidi" w:hAnsiTheme="majorBidi" w:cstheme="majorBidi"/>
          <w:sz w:val="24"/>
          <w:szCs w:val="24"/>
        </w:rPr>
        <w:t xml:space="preserve"> Bahkan, </w:t>
      </w:r>
      <w:r w:rsidR="00002B57">
        <w:rPr>
          <w:rFonts w:asciiTheme="majorBidi" w:hAnsiTheme="majorBidi" w:cstheme="majorBidi"/>
          <w:sz w:val="24"/>
          <w:szCs w:val="24"/>
        </w:rPr>
        <w:t>tingkat</w:t>
      </w:r>
      <w:r w:rsidR="005C707C" w:rsidRPr="006B0177">
        <w:rPr>
          <w:rFonts w:asciiTheme="majorBidi" w:hAnsiTheme="majorBidi" w:cstheme="majorBidi"/>
          <w:sz w:val="24"/>
          <w:szCs w:val="24"/>
        </w:rPr>
        <w:t xml:space="preserve"> pengaduan </w:t>
      </w:r>
      <w:r w:rsidR="00002B57">
        <w:rPr>
          <w:rFonts w:asciiTheme="majorBidi" w:hAnsiTheme="majorBidi" w:cstheme="majorBidi"/>
          <w:sz w:val="24"/>
          <w:szCs w:val="24"/>
        </w:rPr>
        <w:t xml:space="preserve">yang dilakukan masyarakat </w:t>
      </w:r>
      <w:r w:rsidR="005C707C" w:rsidRPr="006B0177">
        <w:rPr>
          <w:rFonts w:asciiTheme="majorBidi" w:hAnsiTheme="majorBidi" w:cstheme="majorBidi"/>
          <w:sz w:val="24"/>
          <w:szCs w:val="24"/>
        </w:rPr>
        <w:t>kepada Komnas Perempuan</w:t>
      </w:r>
      <w:r w:rsidR="00002B57">
        <w:rPr>
          <w:rFonts w:asciiTheme="majorBidi" w:hAnsiTheme="majorBidi" w:cstheme="majorBidi"/>
          <w:sz w:val="24"/>
          <w:szCs w:val="24"/>
        </w:rPr>
        <w:t xml:space="preserve"> mengalami </w:t>
      </w:r>
      <w:r w:rsidR="001350BC">
        <w:rPr>
          <w:rFonts w:asciiTheme="majorBidi" w:hAnsiTheme="majorBidi" w:cstheme="majorBidi"/>
          <w:sz w:val="24"/>
          <w:szCs w:val="24"/>
        </w:rPr>
        <w:t>lonjakan kasus</w:t>
      </w:r>
      <w:r w:rsidR="005C707C" w:rsidRPr="006B0177">
        <w:rPr>
          <w:rFonts w:asciiTheme="majorBidi" w:hAnsiTheme="majorBidi" w:cstheme="majorBidi"/>
          <w:sz w:val="24"/>
          <w:szCs w:val="24"/>
        </w:rPr>
        <w:t xml:space="preserve"> dari 126 di </w:t>
      </w:r>
      <w:r w:rsidR="00640F07">
        <w:rPr>
          <w:rFonts w:asciiTheme="majorBidi" w:hAnsiTheme="majorBidi" w:cstheme="majorBidi"/>
          <w:sz w:val="24"/>
          <w:szCs w:val="24"/>
        </w:rPr>
        <w:t xml:space="preserve">tahun </w:t>
      </w:r>
      <w:r w:rsidR="005C707C" w:rsidRPr="006B0177">
        <w:rPr>
          <w:rFonts w:asciiTheme="majorBidi" w:hAnsiTheme="majorBidi" w:cstheme="majorBidi"/>
          <w:sz w:val="24"/>
          <w:szCs w:val="24"/>
        </w:rPr>
        <w:t xml:space="preserve">2019 menjadi 510 </w:t>
      </w:r>
      <w:r w:rsidR="00F317DB">
        <w:rPr>
          <w:rFonts w:asciiTheme="majorBidi" w:hAnsiTheme="majorBidi" w:cstheme="majorBidi"/>
          <w:sz w:val="24"/>
          <w:szCs w:val="24"/>
        </w:rPr>
        <w:t>di</w:t>
      </w:r>
      <w:r w:rsidR="005C707C" w:rsidRPr="006B0177">
        <w:rPr>
          <w:rFonts w:asciiTheme="majorBidi" w:hAnsiTheme="majorBidi" w:cstheme="majorBidi"/>
          <w:sz w:val="24"/>
          <w:szCs w:val="24"/>
        </w:rPr>
        <w:t xml:space="preserve"> tahun 2020. </w:t>
      </w:r>
      <w:r w:rsidR="00C06393">
        <w:rPr>
          <w:rFonts w:asciiTheme="majorBidi" w:hAnsiTheme="majorBidi" w:cstheme="majorBidi"/>
          <w:sz w:val="24"/>
          <w:szCs w:val="24"/>
        </w:rPr>
        <w:t xml:space="preserve">Berdasarkan publikasi  dari </w:t>
      </w:r>
      <w:r w:rsidR="005C707C" w:rsidRPr="006B0177">
        <w:rPr>
          <w:rFonts w:asciiTheme="majorBidi" w:hAnsiTheme="majorBidi" w:cstheme="majorBidi"/>
          <w:sz w:val="24"/>
          <w:szCs w:val="24"/>
        </w:rPr>
        <w:t>Komnas Perempuan</w:t>
      </w:r>
      <w:r w:rsidR="00C06393">
        <w:rPr>
          <w:rFonts w:asciiTheme="majorBidi" w:hAnsiTheme="majorBidi" w:cstheme="majorBidi"/>
          <w:sz w:val="24"/>
          <w:szCs w:val="24"/>
        </w:rPr>
        <w:t xml:space="preserve"> yang ditulis</w:t>
      </w:r>
      <w:r w:rsidR="005C707C" w:rsidRPr="006B0177">
        <w:rPr>
          <w:rFonts w:asciiTheme="majorBidi" w:hAnsiTheme="majorBidi" w:cstheme="majorBidi"/>
          <w:sz w:val="24"/>
          <w:szCs w:val="24"/>
        </w:rPr>
        <w:t xml:space="preserve"> dalam Catatan Tahunan (CATAHU) 2021 me</w:t>
      </w:r>
      <w:r w:rsidR="00FE3734">
        <w:rPr>
          <w:rFonts w:asciiTheme="majorBidi" w:hAnsiTheme="majorBidi" w:cstheme="majorBidi"/>
          <w:sz w:val="24"/>
          <w:szCs w:val="24"/>
        </w:rPr>
        <w:t xml:space="preserve">ngungkap terdapat </w:t>
      </w:r>
      <w:r w:rsidR="00367551">
        <w:rPr>
          <w:rFonts w:asciiTheme="majorBidi" w:hAnsiTheme="majorBidi" w:cstheme="majorBidi"/>
          <w:sz w:val="24"/>
          <w:szCs w:val="24"/>
        </w:rPr>
        <w:t>510</w:t>
      </w:r>
      <w:r w:rsidR="00FE3734">
        <w:rPr>
          <w:rFonts w:asciiTheme="majorBidi" w:hAnsiTheme="majorBidi" w:cstheme="majorBidi"/>
          <w:sz w:val="24"/>
          <w:szCs w:val="24"/>
        </w:rPr>
        <w:t xml:space="preserve"> kasus KBGO</w:t>
      </w:r>
      <w:r w:rsidR="00A73E44">
        <w:rPr>
          <w:rFonts w:asciiTheme="majorBidi" w:hAnsiTheme="majorBidi" w:cstheme="majorBidi"/>
          <w:sz w:val="24"/>
          <w:szCs w:val="24"/>
        </w:rPr>
        <w:t>,</w:t>
      </w:r>
      <w:r w:rsidR="005C707C" w:rsidRPr="006B0177">
        <w:rPr>
          <w:rFonts w:asciiTheme="majorBidi" w:hAnsiTheme="majorBidi" w:cstheme="majorBidi"/>
          <w:sz w:val="24"/>
          <w:szCs w:val="24"/>
        </w:rPr>
        <w:t xml:space="preserve"> 71 di antaranya </w:t>
      </w:r>
      <w:r w:rsidR="00ED05E0">
        <w:rPr>
          <w:rFonts w:asciiTheme="majorBidi" w:hAnsiTheme="majorBidi" w:cstheme="majorBidi"/>
          <w:sz w:val="24"/>
          <w:szCs w:val="24"/>
        </w:rPr>
        <w:t>adalah</w:t>
      </w:r>
      <w:r w:rsidR="005C707C" w:rsidRPr="006B0177">
        <w:rPr>
          <w:rFonts w:asciiTheme="majorBidi" w:hAnsiTheme="majorBidi" w:cstheme="majorBidi"/>
          <w:sz w:val="24"/>
          <w:szCs w:val="24"/>
        </w:rPr>
        <w:t xml:space="preserve"> kasus </w:t>
      </w:r>
      <w:r w:rsidR="005C707C" w:rsidRPr="00A73E44">
        <w:rPr>
          <w:rFonts w:asciiTheme="majorBidi" w:hAnsiTheme="majorBidi" w:cstheme="majorBidi"/>
          <w:i/>
          <w:sz w:val="24"/>
          <w:szCs w:val="24"/>
        </w:rPr>
        <w:t>revenge porn</w:t>
      </w:r>
      <w:r w:rsidR="005C707C" w:rsidRPr="006B0177">
        <w:rPr>
          <w:rFonts w:asciiTheme="majorBidi" w:hAnsiTheme="majorBidi" w:cstheme="majorBidi"/>
          <w:sz w:val="24"/>
          <w:szCs w:val="24"/>
        </w:rPr>
        <w:t xml:space="preserve"> yang terjadi di Indonesia.</w:t>
      </w:r>
      <w:r w:rsidR="00C13369">
        <w:rPr>
          <w:rFonts w:asciiTheme="majorBidi" w:hAnsiTheme="majorBidi" w:cstheme="majorBidi"/>
          <w:sz w:val="24"/>
          <w:szCs w:val="24"/>
        </w:rPr>
        <w:t xml:space="preserve"> </w:t>
      </w:r>
      <w:r w:rsidR="00510763" w:rsidRPr="006B0177">
        <w:rPr>
          <w:rFonts w:asciiTheme="majorBidi" w:hAnsiTheme="majorBidi" w:cstheme="majorBidi"/>
          <w:sz w:val="24"/>
          <w:szCs w:val="24"/>
        </w:rPr>
        <w:t xml:space="preserve">Kasus </w:t>
      </w:r>
      <w:r w:rsidR="00510763" w:rsidRPr="0007332C">
        <w:rPr>
          <w:rFonts w:asciiTheme="majorBidi" w:hAnsiTheme="majorBidi" w:cstheme="majorBidi"/>
          <w:i/>
          <w:sz w:val="24"/>
          <w:szCs w:val="24"/>
        </w:rPr>
        <w:t>revenge porn</w:t>
      </w:r>
      <w:r w:rsidR="00510763" w:rsidRPr="006B0177">
        <w:rPr>
          <w:rFonts w:asciiTheme="majorBidi" w:hAnsiTheme="majorBidi" w:cstheme="majorBidi"/>
          <w:sz w:val="24"/>
          <w:szCs w:val="24"/>
        </w:rPr>
        <w:t xml:space="preserve"> tidak </w:t>
      </w:r>
      <w:r w:rsidR="00ED05E0">
        <w:rPr>
          <w:rFonts w:asciiTheme="majorBidi" w:hAnsiTheme="majorBidi" w:cstheme="majorBidi"/>
          <w:sz w:val="24"/>
          <w:szCs w:val="24"/>
        </w:rPr>
        <w:t xml:space="preserve">dipublikasi secara luas </w:t>
      </w:r>
      <w:r w:rsidR="00510763" w:rsidRPr="006B0177">
        <w:rPr>
          <w:rFonts w:asciiTheme="majorBidi" w:hAnsiTheme="majorBidi" w:cstheme="majorBidi"/>
          <w:sz w:val="24"/>
          <w:szCs w:val="24"/>
        </w:rPr>
        <w:t>sampai dengan tahun 2019</w:t>
      </w:r>
      <w:r w:rsidR="00E45F7C">
        <w:rPr>
          <w:rFonts w:asciiTheme="majorBidi" w:hAnsiTheme="majorBidi" w:cstheme="majorBidi"/>
          <w:sz w:val="24"/>
          <w:szCs w:val="24"/>
        </w:rPr>
        <w:t xml:space="preserve"> (Febria</w:t>
      </w:r>
      <w:r w:rsidR="00BD188A">
        <w:rPr>
          <w:rFonts w:asciiTheme="majorBidi" w:hAnsiTheme="majorBidi" w:cstheme="majorBidi"/>
          <w:sz w:val="24"/>
          <w:szCs w:val="24"/>
        </w:rPr>
        <w:t>n</w:t>
      </w:r>
      <w:r w:rsidR="00E45F7C">
        <w:rPr>
          <w:rFonts w:asciiTheme="majorBidi" w:hAnsiTheme="majorBidi" w:cstheme="majorBidi"/>
          <w:sz w:val="24"/>
          <w:szCs w:val="24"/>
        </w:rPr>
        <w:t>na &amp; Ayu, 2021)</w:t>
      </w:r>
      <w:r w:rsidR="00510763">
        <w:rPr>
          <w:rFonts w:asciiTheme="majorBidi" w:hAnsiTheme="majorBidi" w:cstheme="majorBidi"/>
          <w:sz w:val="24"/>
          <w:szCs w:val="24"/>
        </w:rPr>
        <w:t>.</w:t>
      </w:r>
      <w:r w:rsidR="005C707C">
        <w:rPr>
          <w:rFonts w:asciiTheme="majorBidi" w:hAnsiTheme="majorBidi" w:cstheme="majorBidi"/>
          <w:sz w:val="24"/>
          <w:szCs w:val="24"/>
        </w:rPr>
        <w:t xml:space="preserve"> </w:t>
      </w:r>
    </w:p>
    <w:p w14:paraId="23AD2C39" w14:textId="625944C9" w:rsidR="00E050BF" w:rsidRPr="00410FE2" w:rsidRDefault="00FD0D03" w:rsidP="00410FE2">
      <w:pPr>
        <w:pStyle w:val="ListParagraph"/>
        <w:spacing w:line="480" w:lineRule="auto"/>
        <w:ind w:left="420" w:firstLine="480"/>
        <w:jc w:val="both"/>
        <w:rPr>
          <w:rFonts w:asciiTheme="majorBidi" w:hAnsiTheme="majorBidi" w:cstheme="majorBidi"/>
          <w:sz w:val="24"/>
          <w:szCs w:val="24"/>
        </w:rPr>
      </w:pPr>
      <w:r w:rsidRPr="00B178A2">
        <w:rPr>
          <w:rFonts w:asciiTheme="majorBidi" w:hAnsiTheme="majorBidi" w:cstheme="majorBidi"/>
          <w:sz w:val="24"/>
          <w:szCs w:val="24"/>
        </w:rPr>
        <w:t xml:space="preserve">Kekerasan berbasis gender </w:t>
      </w:r>
      <w:r w:rsidRPr="00B178A2">
        <w:rPr>
          <w:rFonts w:asciiTheme="majorBidi" w:hAnsiTheme="majorBidi" w:cstheme="majorBidi"/>
          <w:i/>
          <w:iCs/>
          <w:sz w:val="24"/>
          <w:szCs w:val="24"/>
        </w:rPr>
        <w:t>online</w:t>
      </w:r>
      <w:r w:rsidRPr="00B178A2">
        <w:rPr>
          <w:rFonts w:asciiTheme="majorBidi" w:hAnsiTheme="majorBidi" w:cstheme="majorBidi"/>
          <w:sz w:val="24"/>
          <w:szCs w:val="24"/>
        </w:rPr>
        <w:t xml:space="preserve"> </w:t>
      </w:r>
      <w:r w:rsidR="00082B31" w:rsidRPr="00B178A2">
        <w:rPr>
          <w:rFonts w:asciiTheme="majorBidi" w:hAnsiTheme="majorBidi" w:cstheme="majorBidi"/>
          <w:sz w:val="24"/>
          <w:szCs w:val="24"/>
        </w:rPr>
        <w:t>ini mempunyai berbagai jenis yang berbeda dan</w:t>
      </w:r>
      <w:r w:rsidR="00D462D9" w:rsidRPr="00B178A2">
        <w:rPr>
          <w:rFonts w:asciiTheme="majorBidi" w:hAnsiTheme="majorBidi" w:cstheme="majorBidi"/>
          <w:sz w:val="24"/>
          <w:szCs w:val="24"/>
        </w:rPr>
        <w:t xml:space="preserve"> </w:t>
      </w:r>
      <w:r w:rsidRPr="00B178A2">
        <w:rPr>
          <w:rFonts w:asciiTheme="majorBidi" w:hAnsiTheme="majorBidi" w:cstheme="majorBidi"/>
          <w:sz w:val="24"/>
          <w:szCs w:val="24"/>
        </w:rPr>
        <w:t xml:space="preserve">dikelompokkan berdasarkan </w:t>
      </w:r>
      <w:r w:rsidR="00D462D9" w:rsidRPr="00B178A2">
        <w:rPr>
          <w:rFonts w:asciiTheme="majorBidi" w:hAnsiTheme="majorBidi" w:cstheme="majorBidi"/>
          <w:sz w:val="24"/>
          <w:szCs w:val="24"/>
        </w:rPr>
        <w:t>tingginya</w:t>
      </w:r>
      <w:r w:rsidRPr="00B178A2">
        <w:rPr>
          <w:rFonts w:asciiTheme="majorBidi" w:hAnsiTheme="majorBidi" w:cstheme="majorBidi"/>
          <w:sz w:val="24"/>
          <w:szCs w:val="24"/>
        </w:rPr>
        <w:t xml:space="preserve"> pelaporan kasus </w:t>
      </w:r>
      <w:r w:rsidR="00D462D9" w:rsidRPr="00B178A2">
        <w:rPr>
          <w:rFonts w:asciiTheme="majorBidi" w:hAnsiTheme="majorBidi" w:cstheme="majorBidi"/>
          <w:sz w:val="24"/>
          <w:szCs w:val="24"/>
        </w:rPr>
        <w:t xml:space="preserve">yang </w:t>
      </w:r>
      <w:r w:rsidR="00D462D9" w:rsidRPr="00B178A2">
        <w:rPr>
          <w:rFonts w:asciiTheme="majorBidi" w:hAnsiTheme="majorBidi" w:cstheme="majorBidi"/>
          <w:sz w:val="24"/>
          <w:szCs w:val="24"/>
        </w:rPr>
        <w:lastRenderedPageBreak/>
        <w:t>diterima</w:t>
      </w:r>
      <w:r w:rsidRPr="00B178A2">
        <w:rPr>
          <w:rFonts w:asciiTheme="majorBidi" w:hAnsiTheme="majorBidi" w:cstheme="majorBidi"/>
          <w:sz w:val="24"/>
          <w:szCs w:val="24"/>
        </w:rPr>
        <w:t xml:space="preserve"> Komnas Perempuan</w:t>
      </w:r>
      <w:r w:rsidR="003C714D" w:rsidRPr="00B178A2">
        <w:rPr>
          <w:rFonts w:asciiTheme="majorBidi" w:hAnsiTheme="majorBidi" w:cstheme="majorBidi"/>
          <w:sz w:val="24"/>
          <w:szCs w:val="24"/>
        </w:rPr>
        <w:t>,</w:t>
      </w:r>
      <w:r w:rsidRPr="00B178A2">
        <w:rPr>
          <w:rFonts w:asciiTheme="majorBidi" w:hAnsiTheme="majorBidi" w:cstheme="majorBidi"/>
          <w:sz w:val="24"/>
          <w:szCs w:val="24"/>
        </w:rPr>
        <w:t xml:space="preserve"> yakni </w:t>
      </w:r>
      <w:r w:rsidRPr="00B178A2">
        <w:rPr>
          <w:rFonts w:asciiTheme="majorBidi" w:hAnsiTheme="majorBidi" w:cstheme="majorBidi"/>
          <w:i/>
          <w:iCs/>
          <w:sz w:val="24"/>
          <w:szCs w:val="24"/>
        </w:rPr>
        <w:t>cyber grooming, cyber harrashment</w:t>
      </w:r>
      <w:r w:rsidRPr="00B178A2">
        <w:rPr>
          <w:rFonts w:asciiTheme="majorBidi" w:hAnsiTheme="majorBidi" w:cstheme="majorBidi"/>
          <w:sz w:val="24"/>
          <w:szCs w:val="24"/>
        </w:rPr>
        <w:t xml:space="preserve">, </w:t>
      </w:r>
      <w:r w:rsidR="00F84686" w:rsidRPr="00B178A2">
        <w:rPr>
          <w:rFonts w:asciiTheme="majorBidi" w:hAnsiTheme="majorBidi" w:cstheme="majorBidi"/>
          <w:i/>
          <w:sz w:val="24"/>
          <w:szCs w:val="24"/>
        </w:rPr>
        <w:t>cyber</w:t>
      </w:r>
      <w:r w:rsidR="00F84686" w:rsidRPr="00B178A2">
        <w:rPr>
          <w:rFonts w:asciiTheme="majorBidi" w:hAnsiTheme="majorBidi" w:cstheme="majorBidi"/>
          <w:sz w:val="24"/>
          <w:szCs w:val="24"/>
        </w:rPr>
        <w:t xml:space="preserve"> </w:t>
      </w:r>
      <w:r w:rsidRPr="00B178A2">
        <w:rPr>
          <w:rFonts w:asciiTheme="majorBidi" w:hAnsiTheme="majorBidi" w:cstheme="majorBidi"/>
          <w:i/>
          <w:iCs/>
          <w:sz w:val="24"/>
          <w:szCs w:val="24"/>
        </w:rPr>
        <w:t>hacking</w:t>
      </w:r>
      <w:r w:rsidRPr="00B178A2">
        <w:rPr>
          <w:rFonts w:asciiTheme="majorBidi" w:hAnsiTheme="majorBidi" w:cstheme="majorBidi"/>
          <w:sz w:val="24"/>
          <w:szCs w:val="24"/>
        </w:rPr>
        <w:t xml:space="preserve">, </w:t>
      </w:r>
      <w:r w:rsidR="00C22C91" w:rsidRPr="00B178A2">
        <w:rPr>
          <w:rFonts w:asciiTheme="majorBidi" w:hAnsiTheme="majorBidi" w:cstheme="majorBidi"/>
          <w:i/>
          <w:iCs/>
          <w:sz w:val="24"/>
          <w:szCs w:val="24"/>
        </w:rPr>
        <w:t>impersonation</w:t>
      </w:r>
      <w:r w:rsidRPr="00B178A2">
        <w:rPr>
          <w:rFonts w:asciiTheme="majorBidi" w:hAnsiTheme="majorBidi" w:cstheme="majorBidi"/>
          <w:sz w:val="24"/>
          <w:szCs w:val="24"/>
        </w:rPr>
        <w:t xml:space="preserve">, </w:t>
      </w:r>
      <w:r w:rsidR="00C22C91" w:rsidRPr="00B178A2">
        <w:rPr>
          <w:rFonts w:asciiTheme="majorBidi" w:hAnsiTheme="majorBidi" w:cstheme="majorBidi"/>
          <w:i/>
          <w:iCs/>
          <w:sz w:val="24"/>
          <w:szCs w:val="24"/>
        </w:rPr>
        <w:t>cyber stalking</w:t>
      </w:r>
      <w:r w:rsidRPr="00B178A2">
        <w:rPr>
          <w:rFonts w:asciiTheme="majorBidi" w:hAnsiTheme="majorBidi" w:cstheme="majorBidi"/>
          <w:sz w:val="24"/>
          <w:szCs w:val="24"/>
        </w:rPr>
        <w:t>,</w:t>
      </w:r>
      <w:r w:rsidR="005961B3" w:rsidRPr="00B178A2">
        <w:rPr>
          <w:rFonts w:asciiTheme="majorBidi" w:hAnsiTheme="majorBidi" w:cstheme="majorBidi"/>
          <w:sz w:val="24"/>
          <w:szCs w:val="24"/>
        </w:rPr>
        <w:t xml:space="preserve"> </w:t>
      </w:r>
      <w:r w:rsidRPr="00B178A2">
        <w:rPr>
          <w:rFonts w:asciiTheme="majorBidi" w:hAnsiTheme="majorBidi" w:cstheme="majorBidi"/>
          <w:i/>
          <w:iCs/>
          <w:sz w:val="24"/>
          <w:szCs w:val="24"/>
        </w:rPr>
        <w:t>malicious distribution</w:t>
      </w:r>
      <w:r w:rsidR="003F15AB" w:rsidRPr="00B178A2">
        <w:rPr>
          <w:rFonts w:asciiTheme="majorBidi" w:hAnsiTheme="majorBidi" w:cstheme="majorBidi"/>
          <w:sz w:val="24"/>
          <w:szCs w:val="24"/>
        </w:rPr>
        <w:t xml:space="preserve">, </w:t>
      </w:r>
      <w:r w:rsidR="003F15AB" w:rsidRPr="00B178A2">
        <w:rPr>
          <w:rFonts w:asciiTheme="majorBidi" w:hAnsiTheme="majorBidi" w:cstheme="majorBidi"/>
          <w:i/>
          <w:sz w:val="24"/>
          <w:szCs w:val="24"/>
        </w:rPr>
        <w:t>non consensual intimate image</w:t>
      </w:r>
      <w:r w:rsidRPr="00B178A2">
        <w:rPr>
          <w:rFonts w:asciiTheme="majorBidi" w:hAnsiTheme="majorBidi" w:cstheme="majorBidi"/>
          <w:sz w:val="24"/>
          <w:szCs w:val="24"/>
        </w:rPr>
        <w:t xml:space="preserve">, </w:t>
      </w:r>
      <w:r w:rsidRPr="00B178A2">
        <w:rPr>
          <w:rFonts w:asciiTheme="majorBidi" w:hAnsiTheme="majorBidi" w:cstheme="majorBidi"/>
          <w:i/>
          <w:iCs/>
          <w:sz w:val="24"/>
          <w:szCs w:val="24"/>
        </w:rPr>
        <w:t>online defamation</w:t>
      </w:r>
      <w:r w:rsidR="00410FE2">
        <w:rPr>
          <w:rFonts w:asciiTheme="majorBidi" w:hAnsiTheme="majorBidi" w:cstheme="majorBidi"/>
          <w:sz w:val="24"/>
          <w:szCs w:val="24"/>
        </w:rPr>
        <w:t xml:space="preserve">, </w:t>
      </w:r>
      <w:r w:rsidR="00E04E4A" w:rsidRPr="00B178A2">
        <w:rPr>
          <w:rFonts w:asciiTheme="majorBidi" w:hAnsiTheme="majorBidi" w:cstheme="majorBidi"/>
          <w:i/>
          <w:sz w:val="24"/>
          <w:szCs w:val="24"/>
        </w:rPr>
        <w:t>sexting</w:t>
      </w:r>
      <w:r w:rsidR="0092065E" w:rsidRPr="00B178A2">
        <w:rPr>
          <w:rFonts w:asciiTheme="majorBidi" w:hAnsiTheme="majorBidi" w:cstheme="majorBidi"/>
          <w:sz w:val="24"/>
          <w:szCs w:val="24"/>
        </w:rPr>
        <w:t xml:space="preserve"> </w:t>
      </w:r>
      <w:r w:rsidR="0092065E" w:rsidRPr="00B178A2">
        <w:rPr>
          <w:rFonts w:asciiTheme="majorBidi" w:hAnsiTheme="majorBidi" w:cstheme="majorBidi"/>
          <w:sz w:val="24"/>
          <w:szCs w:val="24"/>
        </w:rPr>
        <w:fldChar w:fldCharType="begin" w:fldLock="1"/>
      </w:r>
      <w:r w:rsidR="0092065E" w:rsidRPr="00B178A2">
        <w:rPr>
          <w:rFonts w:asciiTheme="majorBidi" w:hAnsiTheme="majorBidi" w:cstheme="majorBidi"/>
          <w:sz w:val="24"/>
          <w:szCs w:val="24"/>
        </w:rPr>
        <w:instrText>ADDIN CSL_CITATION {"citationItems":[{"id":"ITEM-1","itemData":{"ISBN":"9786023300624","author":[{"dropping-particle":"","family":"Terhadap","given":"Catatan Kekerasan","non-dropping-particle":"","parse-names":false,"suffix":""}],"id":"ITEM-1","issued":{"date-parts":[["2021"]]},"title":"Komnas perempuan","type":"book"},"uris":["http://www.mendeley.com/documents/?uuid=c1d63164-100e-419e-9839-ce1b307a73f4"]}],"mendeley":{"formattedCitation":"(Terhadap, 2021)","manualFormatting":"(CATAHU, 2021)","plainTextFormattedCitation":"(Terhadap, 2021)","previouslyFormattedCitation":"(Terhadap, 2021)"},"properties":{"noteIndex":0},"schema":"https://github.com/citation-style-language/schema/raw/master/csl-citation.json"}</w:instrText>
      </w:r>
      <w:r w:rsidR="0092065E" w:rsidRPr="00B178A2">
        <w:rPr>
          <w:rFonts w:asciiTheme="majorBidi" w:hAnsiTheme="majorBidi" w:cstheme="majorBidi"/>
          <w:sz w:val="24"/>
          <w:szCs w:val="24"/>
        </w:rPr>
        <w:fldChar w:fldCharType="separate"/>
      </w:r>
      <w:r w:rsidR="0092065E" w:rsidRPr="00B178A2">
        <w:rPr>
          <w:rFonts w:asciiTheme="majorBidi" w:hAnsiTheme="majorBidi" w:cstheme="majorBidi"/>
          <w:noProof/>
          <w:sz w:val="24"/>
          <w:szCs w:val="24"/>
        </w:rPr>
        <w:t>(CATAHU, 2021)</w:t>
      </w:r>
      <w:r w:rsidR="0092065E" w:rsidRPr="00B178A2">
        <w:rPr>
          <w:rFonts w:asciiTheme="majorBidi" w:hAnsiTheme="majorBidi" w:cstheme="majorBidi"/>
          <w:sz w:val="24"/>
          <w:szCs w:val="24"/>
        </w:rPr>
        <w:fldChar w:fldCharType="end"/>
      </w:r>
      <w:r w:rsidR="00E04E4A" w:rsidRPr="00B178A2">
        <w:rPr>
          <w:rFonts w:asciiTheme="majorBidi" w:hAnsiTheme="majorBidi" w:cstheme="majorBidi"/>
          <w:sz w:val="24"/>
          <w:szCs w:val="24"/>
        </w:rPr>
        <w:t>.</w:t>
      </w:r>
      <w:r w:rsidR="00410FE2">
        <w:rPr>
          <w:rFonts w:asciiTheme="majorBidi" w:hAnsiTheme="majorBidi" w:cstheme="majorBidi"/>
          <w:sz w:val="24"/>
          <w:szCs w:val="24"/>
        </w:rPr>
        <w:t xml:space="preserve"> </w:t>
      </w:r>
      <w:r w:rsidR="00952F35" w:rsidRPr="00410FE2">
        <w:rPr>
          <w:rFonts w:asciiTheme="majorBidi" w:hAnsiTheme="majorBidi" w:cstheme="majorBidi"/>
          <w:sz w:val="24"/>
          <w:szCs w:val="24"/>
        </w:rPr>
        <w:t xml:space="preserve">Berdasarkan </w:t>
      </w:r>
      <w:r w:rsidR="00863A3B" w:rsidRPr="00410FE2">
        <w:rPr>
          <w:rFonts w:asciiTheme="majorBidi" w:hAnsiTheme="majorBidi" w:cstheme="majorBidi"/>
          <w:sz w:val="24"/>
          <w:szCs w:val="24"/>
        </w:rPr>
        <w:t>sembilan</w:t>
      </w:r>
      <w:r w:rsidR="00952F35" w:rsidRPr="00410FE2">
        <w:rPr>
          <w:rFonts w:asciiTheme="majorBidi" w:hAnsiTheme="majorBidi" w:cstheme="majorBidi"/>
          <w:sz w:val="24"/>
          <w:szCs w:val="24"/>
        </w:rPr>
        <w:t xml:space="preserve"> kategori jenis kekerasan berbasis gender </w:t>
      </w:r>
      <w:r w:rsidR="00952F35" w:rsidRPr="00410FE2">
        <w:rPr>
          <w:rFonts w:asciiTheme="majorBidi" w:hAnsiTheme="majorBidi" w:cstheme="majorBidi"/>
          <w:i/>
          <w:iCs/>
          <w:sz w:val="24"/>
          <w:szCs w:val="24"/>
        </w:rPr>
        <w:t>online</w:t>
      </w:r>
      <w:r w:rsidR="00952F35" w:rsidRPr="00410FE2">
        <w:rPr>
          <w:rFonts w:asciiTheme="majorBidi" w:hAnsiTheme="majorBidi" w:cstheme="majorBidi"/>
          <w:sz w:val="24"/>
          <w:szCs w:val="24"/>
        </w:rPr>
        <w:t xml:space="preserve"> tersebut, penelitian ini akan fokus pada salah satu jenis kekerasan </w:t>
      </w:r>
      <w:r w:rsidR="000F0F2C" w:rsidRPr="00410FE2">
        <w:rPr>
          <w:rFonts w:asciiTheme="majorBidi" w:hAnsiTheme="majorBidi" w:cstheme="majorBidi"/>
          <w:i/>
          <w:sz w:val="24"/>
          <w:szCs w:val="24"/>
        </w:rPr>
        <w:t>non consensual intimate image</w:t>
      </w:r>
      <w:r w:rsidR="000F0F2C" w:rsidRPr="00410FE2">
        <w:rPr>
          <w:rFonts w:asciiTheme="majorBidi" w:hAnsiTheme="majorBidi" w:cstheme="majorBidi"/>
          <w:sz w:val="24"/>
          <w:szCs w:val="24"/>
        </w:rPr>
        <w:t xml:space="preserve"> </w:t>
      </w:r>
      <w:r w:rsidR="00952F35" w:rsidRPr="00410FE2">
        <w:rPr>
          <w:rFonts w:asciiTheme="majorBidi" w:hAnsiTheme="majorBidi" w:cstheme="majorBidi"/>
          <w:sz w:val="24"/>
          <w:szCs w:val="24"/>
        </w:rPr>
        <w:t xml:space="preserve">yang berupa ancaman distribusi foto atau </w:t>
      </w:r>
      <w:proofErr w:type="gramStart"/>
      <w:r w:rsidR="00952F35" w:rsidRPr="00410FE2">
        <w:rPr>
          <w:rFonts w:asciiTheme="majorBidi" w:hAnsiTheme="majorBidi" w:cstheme="majorBidi"/>
          <w:sz w:val="24"/>
          <w:szCs w:val="24"/>
        </w:rPr>
        <w:t xml:space="preserve">video </w:t>
      </w:r>
      <w:r w:rsidR="000F0F2C" w:rsidRPr="00410FE2">
        <w:rPr>
          <w:rFonts w:asciiTheme="majorBidi" w:hAnsiTheme="majorBidi" w:cstheme="majorBidi"/>
          <w:sz w:val="24"/>
          <w:szCs w:val="24"/>
        </w:rPr>
        <w:t xml:space="preserve"> intim</w:t>
      </w:r>
      <w:proofErr w:type="gramEnd"/>
      <w:r w:rsidR="000F0F2C" w:rsidRPr="00410FE2">
        <w:rPr>
          <w:rFonts w:asciiTheme="majorBidi" w:hAnsiTheme="majorBidi" w:cstheme="majorBidi"/>
          <w:sz w:val="24"/>
          <w:szCs w:val="24"/>
        </w:rPr>
        <w:t xml:space="preserve"> </w:t>
      </w:r>
      <w:r w:rsidR="00952F35" w:rsidRPr="00410FE2">
        <w:rPr>
          <w:rFonts w:asciiTheme="majorBidi" w:hAnsiTheme="majorBidi" w:cstheme="majorBidi"/>
          <w:sz w:val="24"/>
          <w:szCs w:val="24"/>
        </w:rPr>
        <w:t>yang biasa dikenal dengan “</w:t>
      </w:r>
      <w:r w:rsidR="00952F35" w:rsidRPr="00410FE2">
        <w:rPr>
          <w:rFonts w:asciiTheme="majorBidi" w:hAnsiTheme="majorBidi" w:cstheme="majorBidi"/>
          <w:i/>
          <w:iCs/>
          <w:sz w:val="24"/>
          <w:szCs w:val="24"/>
        </w:rPr>
        <w:t>revenge porn</w:t>
      </w:r>
      <w:r w:rsidR="00952F35" w:rsidRPr="00410FE2">
        <w:rPr>
          <w:rFonts w:asciiTheme="majorBidi" w:hAnsiTheme="majorBidi" w:cstheme="majorBidi"/>
          <w:sz w:val="24"/>
          <w:szCs w:val="24"/>
        </w:rPr>
        <w:t>”.</w:t>
      </w:r>
      <w:r w:rsidR="007B0F1F" w:rsidRPr="00410FE2">
        <w:rPr>
          <w:rFonts w:asciiTheme="majorBidi" w:hAnsiTheme="majorBidi" w:cstheme="majorBidi"/>
          <w:sz w:val="24"/>
          <w:szCs w:val="24"/>
        </w:rPr>
        <w:t xml:space="preserve"> </w:t>
      </w:r>
      <w:proofErr w:type="gramStart"/>
      <w:r w:rsidR="007B0F1F" w:rsidRPr="00410FE2">
        <w:rPr>
          <w:rFonts w:asciiTheme="majorBidi" w:hAnsiTheme="majorBidi" w:cstheme="majorBidi"/>
          <w:sz w:val="24"/>
          <w:szCs w:val="24"/>
        </w:rPr>
        <w:t xml:space="preserve">Kasus semacam ini telah marak terjadi dan biasanya perempuan lebih sering menjadi korban yang mana foto atau video </w:t>
      </w:r>
      <w:r w:rsidR="00C473B8" w:rsidRPr="00410FE2">
        <w:rPr>
          <w:rFonts w:asciiTheme="majorBidi" w:hAnsiTheme="majorBidi" w:cstheme="majorBidi"/>
          <w:sz w:val="24"/>
          <w:szCs w:val="24"/>
        </w:rPr>
        <w:t xml:space="preserve">intim </w:t>
      </w:r>
      <w:r w:rsidR="007B0F1F" w:rsidRPr="00410FE2">
        <w:rPr>
          <w:rFonts w:asciiTheme="majorBidi" w:hAnsiTheme="majorBidi" w:cstheme="majorBidi"/>
          <w:sz w:val="24"/>
          <w:szCs w:val="24"/>
        </w:rPr>
        <w:t>pribadinya disalahgunakan dan disebarluaskan tanpa izin korban atau penyintas itu sendiri.</w:t>
      </w:r>
      <w:proofErr w:type="gramEnd"/>
      <w:r w:rsidR="00952F35" w:rsidRPr="00410FE2">
        <w:rPr>
          <w:rFonts w:asciiTheme="majorBidi" w:hAnsiTheme="majorBidi" w:cstheme="majorBidi"/>
          <w:sz w:val="24"/>
          <w:szCs w:val="24"/>
        </w:rPr>
        <w:t xml:space="preserve"> </w:t>
      </w:r>
    </w:p>
    <w:p w14:paraId="210D5A79" w14:textId="412DEDBD" w:rsidR="00952F35" w:rsidRDefault="009E080B" w:rsidP="0073577E">
      <w:pPr>
        <w:pStyle w:val="ListParagraph"/>
        <w:spacing w:line="480" w:lineRule="auto"/>
        <w:ind w:left="420" w:firstLine="480"/>
        <w:jc w:val="both"/>
        <w:rPr>
          <w:rFonts w:asciiTheme="majorBidi" w:hAnsiTheme="majorBidi" w:cstheme="majorBidi"/>
          <w:sz w:val="24"/>
          <w:szCs w:val="24"/>
        </w:rPr>
      </w:pPr>
      <w:proofErr w:type="gramStart"/>
      <w:r w:rsidRPr="009E080B">
        <w:rPr>
          <w:rFonts w:asciiTheme="majorBidi" w:hAnsiTheme="majorBidi" w:cstheme="majorBidi"/>
          <w:sz w:val="24"/>
          <w:szCs w:val="24"/>
        </w:rPr>
        <w:t>Pada dasarnya, proses pengumpulan data yang dihimpun oleh Komnas Perempuan berasal dari pengaduan-pengaduan yang dilakukan penyintas kepada lembaga-lembaga bantuan hukum di Indonesia.</w:t>
      </w:r>
      <w:proofErr w:type="gramEnd"/>
      <w:r w:rsidRPr="009E080B">
        <w:rPr>
          <w:rFonts w:asciiTheme="majorBidi" w:hAnsiTheme="majorBidi" w:cstheme="majorBidi"/>
          <w:sz w:val="24"/>
          <w:szCs w:val="24"/>
        </w:rPr>
        <w:t xml:space="preserve"> Proses pengumpulan ini menunjukkan bahwa CATAHU Komnas Perempuan tidak dapat dijadikan sebagai satu-satunya baromet</w:t>
      </w:r>
      <w:r>
        <w:rPr>
          <w:rFonts w:asciiTheme="majorBidi" w:hAnsiTheme="majorBidi" w:cstheme="majorBidi"/>
          <w:sz w:val="24"/>
          <w:szCs w:val="24"/>
        </w:rPr>
        <w:t xml:space="preserve">er yang menggambarkan realitas </w:t>
      </w:r>
      <w:r w:rsidRPr="009E080B">
        <w:rPr>
          <w:rFonts w:asciiTheme="majorBidi" w:hAnsiTheme="majorBidi" w:cstheme="majorBidi"/>
          <w:sz w:val="24"/>
          <w:szCs w:val="24"/>
        </w:rPr>
        <w:t xml:space="preserve">terjadinya kekerasan berbasis gender </w:t>
      </w:r>
      <w:r w:rsidRPr="00B92756">
        <w:rPr>
          <w:rFonts w:asciiTheme="majorBidi" w:hAnsiTheme="majorBidi" w:cstheme="majorBidi"/>
          <w:i/>
          <w:sz w:val="24"/>
          <w:szCs w:val="24"/>
        </w:rPr>
        <w:t>online</w:t>
      </w:r>
      <w:r w:rsidRPr="009E080B">
        <w:rPr>
          <w:rFonts w:asciiTheme="majorBidi" w:hAnsiTheme="majorBidi" w:cstheme="majorBidi"/>
          <w:sz w:val="24"/>
          <w:szCs w:val="24"/>
        </w:rPr>
        <w:t xml:space="preserve"> di Indonesia. </w:t>
      </w:r>
      <w:proofErr w:type="gramStart"/>
      <w:r w:rsidRPr="009E080B">
        <w:rPr>
          <w:rFonts w:asciiTheme="majorBidi" w:hAnsiTheme="majorBidi" w:cstheme="majorBidi"/>
          <w:sz w:val="24"/>
          <w:szCs w:val="24"/>
        </w:rPr>
        <w:t xml:space="preserve">Pola pengaduan ini berimplikasi terhadap banyaknya korban </w:t>
      </w:r>
      <w:r>
        <w:rPr>
          <w:rFonts w:asciiTheme="majorBidi" w:hAnsiTheme="majorBidi" w:cstheme="majorBidi"/>
          <w:sz w:val="24"/>
          <w:szCs w:val="24"/>
        </w:rPr>
        <w:t>KBGO</w:t>
      </w:r>
      <w:r w:rsidRPr="009E080B">
        <w:rPr>
          <w:rFonts w:asciiTheme="majorBidi" w:hAnsiTheme="majorBidi" w:cstheme="majorBidi"/>
          <w:sz w:val="24"/>
          <w:szCs w:val="24"/>
        </w:rPr>
        <w:t xml:space="preserve"> yang kemungkinan tidak terakomodasi haknya dan tidak mendapatkan pelayanan.</w:t>
      </w:r>
      <w:proofErr w:type="gramEnd"/>
      <w:r w:rsidRPr="009E080B">
        <w:rPr>
          <w:rFonts w:asciiTheme="majorBidi" w:hAnsiTheme="majorBidi" w:cstheme="majorBidi"/>
          <w:sz w:val="24"/>
          <w:szCs w:val="24"/>
        </w:rPr>
        <w:t xml:space="preserve"> </w:t>
      </w:r>
      <w:proofErr w:type="gramStart"/>
      <w:r w:rsidRPr="009E080B">
        <w:rPr>
          <w:rFonts w:asciiTheme="majorBidi" w:hAnsiTheme="majorBidi" w:cstheme="majorBidi"/>
          <w:sz w:val="24"/>
          <w:szCs w:val="24"/>
        </w:rPr>
        <w:t xml:space="preserve">Artinya, meskipun </w:t>
      </w:r>
      <w:r w:rsidRPr="008662B0">
        <w:rPr>
          <w:rFonts w:asciiTheme="majorBidi" w:hAnsiTheme="majorBidi" w:cstheme="majorBidi"/>
          <w:i/>
          <w:sz w:val="24"/>
          <w:szCs w:val="24"/>
        </w:rPr>
        <w:t>malicious distribution</w:t>
      </w:r>
      <w:r w:rsidRPr="009E080B">
        <w:rPr>
          <w:rFonts w:asciiTheme="majorBidi" w:hAnsiTheme="majorBidi" w:cstheme="majorBidi"/>
          <w:sz w:val="24"/>
          <w:szCs w:val="24"/>
        </w:rPr>
        <w:t xml:space="preserve"> menunjukkan angka tertinggi, tapi di lapangan bisa jadi berbeda.</w:t>
      </w:r>
      <w:proofErr w:type="gramEnd"/>
      <w:r w:rsidRPr="009E080B">
        <w:rPr>
          <w:rFonts w:asciiTheme="majorBidi" w:hAnsiTheme="majorBidi" w:cstheme="majorBidi"/>
          <w:sz w:val="24"/>
          <w:szCs w:val="24"/>
        </w:rPr>
        <w:t xml:space="preserve"> Terdapat kemungkinan dimana banyak orang yang menjadi korban kasus </w:t>
      </w:r>
      <w:r>
        <w:rPr>
          <w:rFonts w:asciiTheme="majorBidi" w:hAnsiTheme="majorBidi" w:cstheme="majorBidi"/>
          <w:sz w:val="24"/>
          <w:szCs w:val="24"/>
        </w:rPr>
        <w:t>KBGO</w:t>
      </w:r>
      <w:r w:rsidRPr="009E080B">
        <w:rPr>
          <w:rFonts w:asciiTheme="majorBidi" w:hAnsiTheme="majorBidi" w:cstheme="majorBidi"/>
          <w:sz w:val="24"/>
          <w:szCs w:val="24"/>
        </w:rPr>
        <w:t xml:space="preserve"> jenis lain yang tidak melaporkan kasusnya karena beberapa faktor seperti perasaan mal</w:t>
      </w:r>
      <w:r w:rsidR="001F2307">
        <w:rPr>
          <w:rFonts w:asciiTheme="majorBidi" w:hAnsiTheme="majorBidi" w:cstheme="majorBidi"/>
          <w:sz w:val="24"/>
          <w:szCs w:val="24"/>
        </w:rPr>
        <w:t>u, takut, stigma dari masyarakat</w:t>
      </w:r>
      <w:r w:rsidR="00C97F25">
        <w:rPr>
          <w:rFonts w:asciiTheme="majorBidi" w:hAnsiTheme="majorBidi" w:cstheme="majorBidi"/>
          <w:sz w:val="24"/>
          <w:szCs w:val="24"/>
        </w:rPr>
        <w:t>,</w:t>
      </w:r>
      <w:r w:rsidRPr="009E080B">
        <w:rPr>
          <w:rFonts w:asciiTheme="majorBidi" w:hAnsiTheme="majorBidi" w:cstheme="majorBidi"/>
          <w:sz w:val="24"/>
          <w:szCs w:val="24"/>
        </w:rPr>
        <w:t xml:space="preserve"> tidak</w:t>
      </w:r>
      <w:r w:rsidR="00A51362">
        <w:rPr>
          <w:rFonts w:asciiTheme="majorBidi" w:hAnsiTheme="majorBidi" w:cstheme="majorBidi"/>
          <w:sz w:val="24"/>
          <w:szCs w:val="24"/>
        </w:rPr>
        <w:t xml:space="preserve"> terkecuali terjadi pada kasus </w:t>
      </w:r>
      <w:r w:rsidR="00A51362" w:rsidRPr="00A51362">
        <w:rPr>
          <w:rFonts w:asciiTheme="majorBidi" w:hAnsiTheme="majorBidi" w:cstheme="majorBidi"/>
          <w:i/>
          <w:sz w:val="24"/>
          <w:szCs w:val="24"/>
        </w:rPr>
        <w:t>r</w:t>
      </w:r>
      <w:r w:rsidRPr="00A51362">
        <w:rPr>
          <w:rFonts w:asciiTheme="majorBidi" w:hAnsiTheme="majorBidi" w:cstheme="majorBidi"/>
          <w:i/>
          <w:sz w:val="24"/>
          <w:szCs w:val="24"/>
        </w:rPr>
        <w:t>evenge porn</w:t>
      </w:r>
      <w:r w:rsidR="0017323C">
        <w:rPr>
          <w:rFonts w:asciiTheme="majorBidi" w:hAnsiTheme="majorBidi" w:cstheme="majorBidi"/>
          <w:sz w:val="24"/>
          <w:szCs w:val="24"/>
        </w:rPr>
        <w:t>.</w:t>
      </w:r>
      <w:r w:rsidR="00C85FBE">
        <w:rPr>
          <w:rFonts w:asciiTheme="majorBidi" w:hAnsiTheme="majorBidi" w:cstheme="majorBidi"/>
          <w:sz w:val="24"/>
          <w:szCs w:val="24"/>
        </w:rPr>
        <w:t xml:space="preserve"> </w:t>
      </w:r>
    </w:p>
    <w:p w14:paraId="48AA8629" w14:textId="399A077B" w:rsidR="00C85FBE" w:rsidRPr="00952F35" w:rsidRDefault="00C85FBE" w:rsidP="0073577E">
      <w:pPr>
        <w:pStyle w:val="ListParagraph"/>
        <w:spacing w:line="480" w:lineRule="auto"/>
        <w:ind w:left="420" w:firstLine="480"/>
        <w:jc w:val="both"/>
        <w:rPr>
          <w:rFonts w:asciiTheme="majorBidi" w:hAnsiTheme="majorBidi" w:cstheme="majorBidi"/>
          <w:sz w:val="24"/>
          <w:szCs w:val="24"/>
        </w:rPr>
      </w:pPr>
      <w:proofErr w:type="gramStart"/>
      <w:r w:rsidRPr="00C85FBE">
        <w:rPr>
          <w:rFonts w:asciiTheme="majorBidi" w:hAnsiTheme="majorBidi" w:cstheme="majorBidi"/>
          <w:sz w:val="24"/>
          <w:szCs w:val="24"/>
        </w:rPr>
        <w:lastRenderedPageBreak/>
        <w:t>Berangkat dari pe</w:t>
      </w:r>
      <w:r w:rsidR="00366A79">
        <w:rPr>
          <w:rFonts w:asciiTheme="majorBidi" w:hAnsiTheme="majorBidi" w:cstheme="majorBidi"/>
          <w:sz w:val="24"/>
          <w:szCs w:val="24"/>
        </w:rPr>
        <w:t>rmasalahan</w:t>
      </w:r>
      <w:r w:rsidRPr="00C85FBE">
        <w:rPr>
          <w:rFonts w:asciiTheme="majorBidi" w:hAnsiTheme="majorBidi" w:cstheme="majorBidi"/>
          <w:sz w:val="24"/>
          <w:szCs w:val="24"/>
        </w:rPr>
        <w:t xml:space="preserve"> tersebut, penulis kemudian memilih </w:t>
      </w:r>
      <w:r w:rsidRPr="00C85FBE">
        <w:rPr>
          <w:rFonts w:asciiTheme="majorBidi" w:hAnsiTheme="majorBidi" w:cstheme="majorBidi"/>
          <w:i/>
          <w:sz w:val="24"/>
          <w:szCs w:val="24"/>
        </w:rPr>
        <w:t>revenge porn</w:t>
      </w:r>
      <w:r w:rsidRPr="00C85FBE">
        <w:rPr>
          <w:rFonts w:asciiTheme="majorBidi" w:hAnsiTheme="majorBidi" w:cstheme="majorBidi"/>
          <w:sz w:val="24"/>
          <w:szCs w:val="24"/>
        </w:rPr>
        <w:t xml:space="preserve"> atau </w:t>
      </w:r>
      <w:r w:rsidRPr="00C85FBE">
        <w:rPr>
          <w:rFonts w:asciiTheme="majorBidi" w:hAnsiTheme="majorBidi" w:cstheme="majorBidi"/>
          <w:i/>
          <w:sz w:val="24"/>
          <w:szCs w:val="24"/>
        </w:rPr>
        <w:t>non consensual intimate image</w:t>
      </w:r>
      <w:r w:rsidRPr="00C85FBE">
        <w:rPr>
          <w:rFonts w:asciiTheme="majorBidi" w:hAnsiTheme="majorBidi" w:cstheme="majorBidi"/>
          <w:sz w:val="24"/>
          <w:szCs w:val="24"/>
        </w:rPr>
        <w:t xml:space="preserve"> sebagai jenis yang dipilih</w:t>
      </w:r>
      <w:r w:rsidR="00597A47">
        <w:rPr>
          <w:rFonts w:asciiTheme="majorBidi" w:hAnsiTheme="majorBidi" w:cstheme="majorBidi"/>
          <w:sz w:val="24"/>
          <w:szCs w:val="24"/>
        </w:rPr>
        <w:t xml:space="preserve"> untuk menjadi </w:t>
      </w:r>
      <w:r w:rsidRPr="00C85FBE">
        <w:rPr>
          <w:rFonts w:asciiTheme="majorBidi" w:hAnsiTheme="majorBidi" w:cstheme="majorBidi"/>
          <w:sz w:val="24"/>
          <w:szCs w:val="24"/>
        </w:rPr>
        <w:t>fokus</w:t>
      </w:r>
      <w:r w:rsidR="009740CC">
        <w:rPr>
          <w:rFonts w:asciiTheme="majorBidi" w:hAnsiTheme="majorBidi" w:cstheme="majorBidi"/>
          <w:sz w:val="24"/>
          <w:szCs w:val="24"/>
        </w:rPr>
        <w:t xml:space="preserve"> dalam</w:t>
      </w:r>
      <w:r w:rsidRPr="00C85FBE">
        <w:rPr>
          <w:rFonts w:asciiTheme="majorBidi" w:hAnsiTheme="majorBidi" w:cstheme="majorBidi"/>
          <w:sz w:val="24"/>
          <w:szCs w:val="24"/>
        </w:rPr>
        <w:t xml:space="preserve"> pe</w:t>
      </w:r>
      <w:r w:rsidR="001E4EB6">
        <w:rPr>
          <w:rFonts w:asciiTheme="majorBidi" w:hAnsiTheme="majorBidi" w:cstheme="majorBidi"/>
          <w:sz w:val="24"/>
          <w:szCs w:val="24"/>
        </w:rPr>
        <w:t>rancangan</w:t>
      </w:r>
      <w:r w:rsidRPr="00C85FBE">
        <w:rPr>
          <w:rFonts w:asciiTheme="majorBidi" w:hAnsiTheme="majorBidi" w:cstheme="majorBidi"/>
          <w:sz w:val="24"/>
          <w:szCs w:val="24"/>
        </w:rPr>
        <w:t xml:space="preserve"> ini.</w:t>
      </w:r>
      <w:proofErr w:type="gramEnd"/>
      <w:r w:rsidRPr="00C85FBE">
        <w:rPr>
          <w:rFonts w:asciiTheme="majorBidi" w:hAnsiTheme="majorBidi" w:cstheme="majorBidi"/>
          <w:sz w:val="24"/>
          <w:szCs w:val="24"/>
        </w:rPr>
        <w:t xml:space="preserve"> </w:t>
      </w:r>
      <w:proofErr w:type="gramStart"/>
      <w:r w:rsidRPr="00C85FBE">
        <w:rPr>
          <w:rFonts w:asciiTheme="majorBidi" w:hAnsiTheme="majorBidi" w:cstheme="majorBidi"/>
          <w:sz w:val="24"/>
          <w:szCs w:val="24"/>
        </w:rPr>
        <w:t>Selain karena tema ini menarik, kasus ini juga cukup dekat dengan kehidupan dan masih relevan dengan keadaan sekarang.</w:t>
      </w:r>
      <w:proofErr w:type="gramEnd"/>
      <w:r w:rsidRPr="00C85FBE">
        <w:rPr>
          <w:rFonts w:asciiTheme="majorBidi" w:hAnsiTheme="majorBidi" w:cstheme="majorBidi"/>
          <w:sz w:val="24"/>
          <w:szCs w:val="24"/>
        </w:rPr>
        <w:t xml:space="preserve"> </w:t>
      </w:r>
      <w:proofErr w:type="gramStart"/>
      <w:r w:rsidRPr="004374D8">
        <w:rPr>
          <w:rFonts w:asciiTheme="majorBidi" w:hAnsiTheme="majorBidi" w:cstheme="majorBidi"/>
          <w:i/>
          <w:sz w:val="24"/>
          <w:szCs w:val="24"/>
        </w:rPr>
        <w:t>Motion graphic</w:t>
      </w:r>
      <w:r w:rsidRPr="00C85FBE">
        <w:rPr>
          <w:rFonts w:asciiTheme="majorBidi" w:hAnsiTheme="majorBidi" w:cstheme="majorBidi"/>
          <w:sz w:val="24"/>
          <w:szCs w:val="24"/>
        </w:rPr>
        <w:t xml:space="preserve"> bisa menjadi media yang dapat berfungsi</w:t>
      </w:r>
      <w:r w:rsidR="000049DE">
        <w:rPr>
          <w:rFonts w:asciiTheme="majorBidi" w:hAnsiTheme="majorBidi" w:cstheme="majorBidi"/>
          <w:sz w:val="24"/>
          <w:szCs w:val="24"/>
        </w:rPr>
        <w:t xml:space="preserve"> untuk</w:t>
      </w:r>
      <w:r w:rsidRPr="00C85FBE">
        <w:rPr>
          <w:rFonts w:asciiTheme="majorBidi" w:hAnsiTheme="majorBidi" w:cstheme="majorBidi"/>
          <w:sz w:val="24"/>
          <w:szCs w:val="24"/>
        </w:rPr>
        <w:t xml:space="preserve"> memberikan sosialiasasi, edukasi dan advokasi terhadap masyarakat</w:t>
      </w:r>
      <w:r w:rsidR="00244555">
        <w:rPr>
          <w:rFonts w:asciiTheme="majorBidi" w:hAnsiTheme="majorBidi" w:cstheme="majorBidi"/>
          <w:sz w:val="24"/>
          <w:szCs w:val="24"/>
        </w:rPr>
        <w:t>,</w:t>
      </w:r>
      <w:r w:rsidRPr="00C85FBE">
        <w:rPr>
          <w:rFonts w:asciiTheme="majorBidi" w:hAnsiTheme="majorBidi" w:cstheme="majorBidi"/>
          <w:sz w:val="24"/>
          <w:szCs w:val="24"/>
        </w:rPr>
        <w:t xml:space="preserve"> sehingga diharapkan dapat menekan dan mencegah terjadinya </w:t>
      </w:r>
      <w:r w:rsidR="004374D8">
        <w:rPr>
          <w:rFonts w:asciiTheme="majorBidi" w:hAnsiTheme="majorBidi" w:cstheme="majorBidi"/>
          <w:sz w:val="24"/>
          <w:szCs w:val="24"/>
        </w:rPr>
        <w:t>KBGO</w:t>
      </w:r>
      <w:r w:rsidRPr="00C85FBE">
        <w:rPr>
          <w:rFonts w:asciiTheme="majorBidi" w:hAnsiTheme="majorBidi" w:cstheme="majorBidi"/>
          <w:sz w:val="24"/>
          <w:szCs w:val="24"/>
        </w:rPr>
        <w:t xml:space="preserve"> khususnya </w:t>
      </w:r>
      <w:r w:rsidRPr="00DC1C98">
        <w:rPr>
          <w:rFonts w:asciiTheme="majorBidi" w:hAnsiTheme="majorBidi" w:cstheme="majorBidi"/>
          <w:i/>
          <w:sz w:val="24"/>
          <w:szCs w:val="24"/>
        </w:rPr>
        <w:t>revenge porn</w:t>
      </w:r>
      <w:r w:rsidRPr="00C85FBE">
        <w:rPr>
          <w:rFonts w:asciiTheme="majorBidi" w:hAnsiTheme="majorBidi" w:cstheme="majorBidi"/>
          <w:sz w:val="24"/>
          <w:szCs w:val="24"/>
        </w:rPr>
        <w:t>.</w:t>
      </w:r>
      <w:proofErr w:type="gramEnd"/>
      <w:r w:rsidRPr="00C85FBE">
        <w:rPr>
          <w:rFonts w:asciiTheme="majorBidi" w:hAnsiTheme="majorBidi" w:cstheme="majorBidi"/>
          <w:sz w:val="24"/>
          <w:szCs w:val="24"/>
        </w:rPr>
        <w:t xml:space="preserve"> Masyarakat menjadi semakin </w:t>
      </w:r>
      <w:r w:rsidRPr="00DC1C98">
        <w:rPr>
          <w:rFonts w:asciiTheme="majorBidi" w:hAnsiTheme="majorBidi" w:cstheme="majorBidi"/>
          <w:i/>
          <w:sz w:val="24"/>
          <w:szCs w:val="24"/>
        </w:rPr>
        <w:t>aware</w:t>
      </w:r>
      <w:r w:rsidRPr="00C85FBE">
        <w:rPr>
          <w:rFonts w:asciiTheme="majorBidi" w:hAnsiTheme="majorBidi" w:cstheme="majorBidi"/>
          <w:sz w:val="24"/>
          <w:szCs w:val="24"/>
        </w:rPr>
        <w:t xml:space="preserve"> dengan permasalahan ini sehingga para pelaku dapat menyadari bahwa perbuatannya salah (ini menjadi upaya preventif) sedangkan para penyintas menjadi tahu langkah apa yang dapat mereka </w:t>
      </w:r>
      <w:proofErr w:type="gramStart"/>
      <w:r w:rsidRPr="00C85FBE">
        <w:rPr>
          <w:rFonts w:asciiTheme="majorBidi" w:hAnsiTheme="majorBidi" w:cstheme="majorBidi"/>
          <w:sz w:val="24"/>
          <w:szCs w:val="24"/>
        </w:rPr>
        <w:t>lakukan  sebagai</w:t>
      </w:r>
      <w:proofErr w:type="gramEnd"/>
      <w:r w:rsidRPr="00C85FBE">
        <w:rPr>
          <w:rFonts w:asciiTheme="majorBidi" w:hAnsiTheme="majorBidi" w:cstheme="majorBidi"/>
          <w:sz w:val="24"/>
          <w:szCs w:val="24"/>
        </w:rPr>
        <w:t xml:space="preserve"> upaya pemulihan dan memahami hak-hak yang dapat mereka perjuangkan.</w:t>
      </w:r>
    </w:p>
    <w:p w14:paraId="68B3CB58" w14:textId="3187D5B0" w:rsidR="00023D82" w:rsidRDefault="00952F35" w:rsidP="00F065BB">
      <w:pPr>
        <w:pStyle w:val="ListParagraph"/>
        <w:spacing w:line="480" w:lineRule="auto"/>
        <w:ind w:left="420" w:firstLine="480"/>
        <w:jc w:val="both"/>
        <w:rPr>
          <w:rFonts w:asciiTheme="majorBidi" w:hAnsiTheme="majorBidi" w:cstheme="majorBidi"/>
          <w:b/>
          <w:sz w:val="24"/>
          <w:szCs w:val="24"/>
        </w:rPr>
      </w:pPr>
      <w:proofErr w:type="gramStart"/>
      <w:r w:rsidRPr="00FD0D03">
        <w:rPr>
          <w:rFonts w:asciiTheme="majorBidi" w:hAnsiTheme="majorBidi" w:cstheme="majorBidi"/>
          <w:i/>
          <w:sz w:val="24"/>
          <w:szCs w:val="24"/>
        </w:rPr>
        <w:t>Motion graphic</w:t>
      </w:r>
      <w:r w:rsidRPr="00FD0D03">
        <w:rPr>
          <w:rFonts w:asciiTheme="majorBidi" w:hAnsiTheme="majorBidi" w:cstheme="majorBidi"/>
          <w:sz w:val="24"/>
          <w:szCs w:val="24"/>
        </w:rPr>
        <w:t xml:space="preserve"> </w:t>
      </w:r>
      <w:r>
        <w:rPr>
          <w:rFonts w:asciiTheme="majorBidi" w:hAnsiTheme="majorBidi" w:cstheme="majorBidi"/>
          <w:sz w:val="24"/>
          <w:szCs w:val="24"/>
        </w:rPr>
        <w:t xml:space="preserve">ini </w:t>
      </w:r>
      <w:r w:rsidR="00E7241C">
        <w:rPr>
          <w:rFonts w:asciiTheme="majorBidi" w:hAnsiTheme="majorBidi" w:cstheme="majorBidi"/>
          <w:sz w:val="24"/>
          <w:szCs w:val="24"/>
        </w:rPr>
        <w:t>sering disebut sebagai media</w:t>
      </w:r>
      <w:r w:rsidRPr="00FD0D03">
        <w:rPr>
          <w:rFonts w:asciiTheme="majorBidi" w:hAnsiTheme="majorBidi" w:cstheme="majorBidi"/>
          <w:sz w:val="24"/>
          <w:szCs w:val="24"/>
        </w:rPr>
        <w:t xml:space="preserve"> </w:t>
      </w:r>
      <w:r w:rsidR="00E7241C">
        <w:rPr>
          <w:rFonts w:asciiTheme="majorBidi" w:hAnsiTheme="majorBidi" w:cstheme="majorBidi"/>
          <w:sz w:val="24"/>
          <w:szCs w:val="24"/>
        </w:rPr>
        <w:t>yang bisa</w:t>
      </w:r>
      <w:r w:rsidRPr="00FD0D03">
        <w:rPr>
          <w:rFonts w:asciiTheme="majorBidi" w:hAnsiTheme="majorBidi" w:cstheme="majorBidi"/>
          <w:sz w:val="24"/>
          <w:szCs w:val="24"/>
        </w:rPr>
        <w:t xml:space="preserve"> menggambarkan ber</w:t>
      </w:r>
      <w:r w:rsidR="00E7241C">
        <w:rPr>
          <w:rFonts w:asciiTheme="majorBidi" w:hAnsiTheme="majorBidi" w:cstheme="majorBidi"/>
          <w:sz w:val="24"/>
          <w:szCs w:val="24"/>
        </w:rPr>
        <w:t>agam</w:t>
      </w:r>
      <w:r w:rsidRPr="00FD0D03">
        <w:rPr>
          <w:rFonts w:asciiTheme="majorBidi" w:hAnsiTheme="majorBidi" w:cstheme="majorBidi"/>
          <w:sz w:val="24"/>
          <w:szCs w:val="24"/>
        </w:rPr>
        <w:t xml:space="preserve"> solusi desain grafis dalam me</w:t>
      </w:r>
      <w:r w:rsidR="00E7241C">
        <w:rPr>
          <w:rFonts w:asciiTheme="majorBidi" w:hAnsiTheme="majorBidi" w:cstheme="majorBidi"/>
          <w:sz w:val="24"/>
          <w:szCs w:val="24"/>
        </w:rPr>
        <w:t>mbuat</w:t>
      </w:r>
      <w:r w:rsidRPr="00FD0D03">
        <w:rPr>
          <w:rFonts w:asciiTheme="majorBidi" w:hAnsiTheme="majorBidi" w:cstheme="majorBidi"/>
          <w:sz w:val="24"/>
          <w:szCs w:val="24"/>
        </w:rPr>
        <w:t xml:space="preserve"> </w:t>
      </w:r>
      <w:r w:rsidR="00E7241C">
        <w:rPr>
          <w:rFonts w:asciiTheme="majorBidi" w:hAnsiTheme="majorBidi" w:cstheme="majorBidi"/>
          <w:sz w:val="24"/>
          <w:szCs w:val="24"/>
        </w:rPr>
        <w:t>sebuah</w:t>
      </w:r>
      <w:r w:rsidRPr="00FD0D03">
        <w:rPr>
          <w:rFonts w:asciiTheme="majorBidi" w:hAnsiTheme="majorBidi" w:cstheme="majorBidi"/>
          <w:sz w:val="24"/>
          <w:szCs w:val="24"/>
        </w:rPr>
        <w:t xml:space="preserve"> desain komunikasi yang </w:t>
      </w:r>
      <w:r w:rsidR="00E7241C">
        <w:rPr>
          <w:rFonts w:asciiTheme="majorBidi" w:hAnsiTheme="majorBidi" w:cstheme="majorBidi"/>
          <w:sz w:val="24"/>
          <w:szCs w:val="24"/>
        </w:rPr>
        <w:t>tepat</w:t>
      </w:r>
      <w:r w:rsidRPr="00FD0D03">
        <w:rPr>
          <w:rFonts w:asciiTheme="majorBidi" w:hAnsiTheme="majorBidi" w:cstheme="majorBidi"/>
          <w:sz w:val="24"/>
          <w:szCs w:val="24"/>
        </w:rPr>
        <w:t>.</w:t>
      </w:r>
      <w:proofErr w:type="gramEnd"/>
      <w:r w:rsidR="00B531B6">
        <w:rPr>
          <w:rFonts w:asciiTheme="majorBidi" w:hAnsiTheme="majorBidi" w:cstheme="majorBidi"/>
          <w:sz w:val="24"/>
          <w:szCs w:val="24"/>
        </w:rPr>
        <w:t xml:space="preserve"> </w:t>
      </w:r>
      <w:proofErr w:type="gramStart"/>
      <w:r w:rsidR="00B531B6">
        <w:rPr>
          <w:rFonts w:asciiTheme="majorBidi" w:hAnsiTheme="majorBidi" w:cstheme="majorBidi"/>
          <w:sz w:val="24"/>
          <w:szCs w:val="24"/>
        </w:rPr>
        <w:t>P</w:t>
      </w:r>
      <w:r w:rsidRPr="00FD0D03">
        <w:rPr>
          <w:rFonts w:asciiTheme="majorBidi" w:hAnsiTheme="majorBidi" w:cstheme="majorBidi"/>
          <w:sz w:val="24"/>
          <w:szCs w:val="24"/>
        </w:rPr>
        <w:t>er</w:t>
      </w:r>
      <w:r w:rsidR="0066524D">
        <w:rPr>
          <w:rFonts w:asciiTheme="majorBidi" w:hAnsiTheme="majorBidi" w:cstheme="majorBidi"/>
          <w:sz w:val="24"/>
          <w:szCs w:val="24"/>
        </w:rPr>
        <w:t>niaga</w:t>
      </w:r>
      <w:r w:rsidRPr="00FD0D03">
        <w:rPr>
          <w:rFonts w:asciiTheme="majorBidi" w:hAnsiTheme="majorBidi" w:cstheme="majorBidi"/>
          <w:sz w:val="24"/>
          <w:szCs w:val="24"/>
        </w:rPr>
        <w:t xml:space="preserve">an, </w:t>
      </w:r>
      <w:r w:rsidR="00B531B6">
        <w:rPr>
          <w:rFonts w:asciiTheme="majorBidi" w:hAnsiTheme="majorBidi" w:cstheme="majorBidi"/>
          <w:sz w:val="24"/>
          <w:szCs w:val="24"/>
        </w:rPr>
        <w:t>berita</w:t>
      </w:r>
      <w:r w:rsidRPr="00FD0D03">
        <w:rPr>
          <w:rFonts w:asciiTheme="majorBidi" w:hAnsiTheme="majorBidi" w:cstheme="majorBidi"/>
          <w:sz w:val="24"/>
          <w:szCs w:val="24"/>
        </w:rPr>
        <w:t xml:space="preserve"> dan hiburan </w:t>
      </w:r>
      <w:r w:rsidR="00B531B6">
        <w:rPr>
          <w:rFonts w:asciiTheme="majorBidi" w:hAnsiTheme="majorBidi" w:cstheme="majorBidi"/>
          <w:sz w:val="24"/>
          <w:szCs w:val="24"/>
        </w:rPr>
        <w:t>merupakan</w:t>
      </w:r>
      <w:r w:rsidRPr="00FD0D03">
        <w:rPr>
          <w:rFonts w:asciiTheme="majorBidi" w:hAnsiTheme="majorBidi" w:cstheme="majorBidi"/>
          <w:sz w:val="24"/>
          <w:szCs w:val="24"/>
        </w:rPr>
        <w:t xml:space="preserve"> </w:t>
      </w:r>
      <w:r w:rsidR="00B531B6">
        <w:rPr>
          <w:rFonts w:asciiTheme="majorBidi" w:hAnsiTheme="majorBidi" w:cstheme="majorBidi"/>
          <w:sz w:val="24"/>
          <w:szCs w:val="24"/>
        </w:rPr>
        <w:t>sebuah</w:t>
      </w:r>
      <w:r w:rsidRPr="00FD0D03">
        <w:rPr>
          <w:rFonts w:asciiTheme="majorBidi" w:hAnsiTheme="majorBidi" w:cstheme="majorBidi"/>
          <w:sz w:val="24"/>
          <w:szCs w:val="24"/>
        </w:rPr>
        <w:t xml:space="preserve"> </w:t>
      </w:r>
      <w:r w:rsidR="00B531B6">
        <w:rPr>
          <w:rFonts w:asciiTheme="majorBidi" w:hAnsiTheme="majorBidi" w:cstheme="majorBidi"/>
          <w:sz w:val="24"/>
          <w:szCs w:val="24"/>
        </w:rPr>
        <w:t>rintangan</w:t>
      </w:r>
      <w:r w:rsidRPr="00FD0D03">
        <w:rPr>
          <w:rFonts w:asciiTheme="majorBidi" w:hAnsiTheme="majorBidi" w:cstheme="majorBidi"/>
          <w:sz w:val="24"/>
          <w:szCs w:val="24"/>
        </w:rPr>
        <w:t>, ketika</w:t>
      </w:r>
      <w:r w:rsidR="00B531B6">
        <w:rPr>
          <w:rFonts w:asciiTheme="majorBidi" w:hAnsiTheme="majorBidi" w:cstheme="majorBidi"/>
          <w:sz w:val="24"/>
          <w:szCs w:val="24"/>
        </w:rPr>
        <w:t xml:space="preserve"> para</w:t>
      </w:r>
      <w:r w:rsidRPr="00FD0D03">
        <w:rPr>
          <w:rFonts w:asciiTheme="majorBidi" w:hAnsiTheme="majorBidi" w:cstheme="majorBidi"/>
          <w:sz w:val="24"/>
          <w:szCs w:val="24"/>
        </w:rPr>
        <w:t xml:space="preserve"> </w:t>
      </w:r>
      <w:r w:rsidR="00B531B6" w:rsidRPr="00B531B6">
        <w:rPr>
          <w:rFonts w:asciiTheme="majorBidi" w:hAnsiTheme="majorBidi" w:cstheme="majorBidi"/>
          <w:iCs/>
          <w:sz w:val="24"/>
          <w:szCs w:val="24"/>
        </w:rPr>
        <w:t>konsumen</w:t>
      </w:r>
      <w:r w:rsidRPr="00FD0D03">
        <w:rPr>
          <w:rFonts w:asciiTheme="majorBidi" w:hAnsiTheme="majorBidi" w:cstheme="majorBidi"/>
          <w:sz w:val="24"/>
          <w:szCs w:val="24"/>
        </w:rPr>
        <w:t xml:space="preserve"> </w:t>
      </w:r>
      <w:r w:rsidR="0082627C">
        <w:rPr>
          <w:rFonts w:asciiTheme="majorBidi" w:hAnsiTheme="majorBidi" w:cstheme="majorBidi"/>
          <w:sz w:val="24"/>
          <w:szCs w:val="24"/>
        </w:rPr>
        <w:t>menginginkan sebuah tayangan yang bagus</w:t>
      </w:r>
      <w:r w:rsidRPr="00FD0D03">
        <w:rPr>
          <w:rFonts w:asciiTheme="majorBidi" w:hAnsiTheme="majorBidi" w:cstheme="majorBidi"/>
          <w:sz w:val="24"/>
          <w:szCs w:val="24"/>
        </w:rPr>
        <w:t>.</w:t>
      </w:r>
      <w:proofErr w:type="gramEnd"/>
      <w:r w:rsidRPr="00FD0D03">
        <w:rPr>
          <w:rFonts w:asciiTheme="majorBidi" w:hAnsiTheme="majorBidi" w:cstheme="majorBidi"/>
          <w:sz w:val="24"/>
          <w:szCs w:val="24"/>
        </w:rPr>
        <w:t xml:space="preserve"> </w:t>
      </w:r>
      <w:r w:rsidR="00EE33D6">
        <w:rPr>
          <w:rFonts w:asciiTheme="majorBidi" w:hAnsiTheme="majorBidi" w:cstheme="majorBidi"/>
          <w:sz w:val="24"/>
          <w:szCs w:val="24"/>
        </w:rPr>
        <w:t>Untuk membuat tayangan yang bagus</w:t>
      </w:r>
      <w:r w:rsidRPr="00FD0D03">
        <w:rPr>
          <w:rFonts w:asciiTheme="majorBidi" w:hAnsiTheme="majorBidi" w:cstheme="majorBidi"/>
          <w:sz w:val="24"/>
          <w:szCs w:val="24"/>
        </w:rPr>
        <w:t xml:space="preserve"> </w:t>
      </w:r>
      <w:r w:rsidR="00EE33D6">
        <w:rPr>
          <w:rFonts w:asciiTheme="majorBidi" w:hAnsiTheme="majorBidi" w:cstheme="majorBidi"/>
          <w:sz w:val="24"/>
          <w:szCs w:val="24"/>
        </w:rPr>
        <w:t>memerlukan sebuah</w:t>
      </w:r>
      <w:r w:rsidRPr="00FD0D03">
        <w:rPr>
          <w:rFonts w:asciiTheme="majorBidi" w:hAnsiTheme="majorBidi" w:cstheme="majorBidi"/>
          <w:sz w:val="24"/>
          <w:szCs w:val="24"/>
        </w:rPr>
        <w:t xml:space="preserve"> </w:t>
      </w:r>
      <w:r w:rsidR="00EE33D6">
        <w:rPr>
          <w:rFonts w:asciiTheme="majorBidi" w:hAnsiTheme="majorBidi" w:cstheme="majorBidi"/>
          <w:sz w:val="24"/>
          <w:szCs w:val="24"/>
        </w:rPr>
        <w:t>taktik</w:t>
      </w:r>
      <w:r w:rsidRPr="00FD0D03">
        <w:rPr>
          <w:rFonts w:asciiTheme="majorBidi" w:hAnsiTheme="majorBidi" w:cstheme="majorBidi"/>
          <w:sz w:val="24"/>
          <w:szCs w:val="24"/>
        </w:rPr>
        <w:t xml:space="preserve">, </w:t>
      </w:r>
      <w:r w:rsidR="00EE33D6">
        <w:rPr>
          <w:rFonts w:asciiTheme="majorBidi" w:hAnsiTheme="majorBidi" w:cstheme="majorBidi"/>
          <w:sz w:val="24"/>
          <w:szCs w:val="24"/>
        </w:rPr>
        <w:t>ide yang unik</w:t>
      </w:r>
      <w:r w:rsidRPr="00FD0D03">
        <w:rPr>
          <w:rFonts w:asciiTheme="majorBidi" w:hAnsiTheme="majorBidi" w:cstheme="majorBidi"/>
          <w:sz w:val="24"/>
          <w:szCs w:val="24"/>
        </w:rPr>
        <w:t xml:space="preserve">, dan </w:t>
      </w:r>
      <w:r w:rsidR="00EE33D6">
        <w:rPr>
          <w:rFonts w:asciiTheme="majorBidi" w:hAnsiTheme="majorBidi" w:cstheme="majorBidi"/>
          <w:sz w:val="24"/>
          <w:szCs w:val="24"/>
        </w:rPr>
        <w:t>keahlian</w:t>
      </w:r>
      <w:r w:rsidRPr="00FD0D03">
        <w:rPr>
          <w:rFonts w:asciiTheme="majorBidi" w:hAnsiTheme="majorBidi" w:cstheme="majorBidi"/>
          <w:sz w:val="24"/>
          <w:szCs w:val="24"/>
        </w:rPr>
        <w:t xml:space="preserve"> dari se</w:t>
      </w:r>
      <w:r w:rsidR="002C2038">
        <w:rPr>
          <w:rFonts w:asciiTheme="majorBidi" w:hAnsiTheme="majorBidi" w:cstheme="majorBidi"/>
          <w:sz w:val="24"/>
          <w:szCs w:val="24"/>
        </w:rPr>
        <w:t>se</w:t>
      </w:r>
      <w:r w:rsidRPr="00FD0D03">
        <w:rPr>
          <w:rFonts w:asciiTheme="majorBidi" w:hAnsiTheme="majorBidi" w:cstheme="majorBidi"/>
          <w:sz w:val="24"/>
          <w:szCs w:val="24"/>
        </w:rPr>
        <w:t>orang</w:t>
      </w:r>
      <w:r w:rsidR="00F065BB">
        <w:rPr>
          <w:rFonts w:asciiTheme="majorBidi" w:hAnsiTheme="majorBidi" w:cstheme="majorBidi"/>
          <w:sz w:val="24"/>
          <w:szCs w:val="24"/>
        </w:rPr>
        <w:t xml:space="preserve"> yang</w:t>
      </w:r>
      <w:r w:rsidRPr="00FD0D03">
        <w:rPr>
          <w:rFonts w:asciiTheme="majorBidi" w:hAnsiTheme="majorBidi" w:cstheme="majorBidi"/>
          <w:sz w:val="24"/>
          <w:szCs w:val="24"/>
        </w:rPr>
        <w:t xml:space="preserve"> </w:t>
      </w:r>
      <w:r w:rsidR="002C2038" w:rsidRPr="002C2038">
        <w:rPr>
          <w:rFonts w:asciiTheme="majorBidi" w:hAnsiTheme="majorBidi" w:cstheme="majorBidi"/>
          <w:iCs/>
          <w:sz w:val="24"/>
          <w:szCs w:val="24"/>
        </w:rPr>
        <w:t>ahli</w:t>
      </w:r>
      <w:r w:rsidRPr="002C2038">
        <w:rPr>
          <w:rFonts w:asciiTheme="majorBidi" w:hAnsiTheme="majorBidi" w:cstheme="majorBidi"/>
          <w:sz w:val="24"/>
          <w:szCs w:val="24"/>
        </w:rPr>
        <w:t xml:space="preserve"> </w:t>
      </w:r>
      <w:r w:rsidRPr="00FD0D03">
        <w:rPr>
          <w:rFonts w:asciiTheme="majorBidi" w:hAnsiTheme="majorBidi" w:cstheme="majorBidi"/>
          <w:sz w:val="24"/>
          <w:szCs w:val="24"/>
        </w:rPr>
        <w:t xml:space="preserve">dalam </w:t>
      </w:r>
      <w:r w:rsidR="002C2038">
        <w:rPr>
          <w:rFonts w:asciiTheme="majorBidi" w:hAnsiTheme="majorBidi" w:cstheme="majorBidi"/>
          <w:sz w:val="24"/>
          <w:szCs w:val="24"/>
        </w:rPr>
        <w:t>membuat</w:t>
      </w:r>
      <w:r w:rsidRPr="00FD0D03">
        <w:rPr>
          <w:rFonts w:asciiTheme="majorBidi" w:hAnsiTheme="majorBidi" w:cstheme="majorBidi"/>
          <w:sz w:val="24"/>
          <w:szCs w:val="24"/>
        </w:rPr>
        <w:t xml:space="preserve"> </w:t>
      </w:r>
      <w:r w:rsidRPr="00D018FC">
        <w:rPr>
          <w:rFonts w:asciiTheme="majorBidi" w:hAnsiTheme="majorBidi" w:cstheme="majorBidi"/>
          <w:i/>
          <w:iCs/>
          <w:sz w:val="24"/>
          <w:szCs w:val="24"/>
        </w:rPr>
        <w:t>motion graphic</w:t>
      </w:r>
      <w:r w:rsidR="0092065E">
        <w:rPr>
          <w:rFonts w:asciiTheme="majorBidi" w:hAnsiTheme="majorBidi" w:cstheme="majorBidi"/>
          <w:i/>
          <w:iCs/>
          <w:sz w:val="24"/>
          <w:szCs w:val="24"/>
        </w:rPr>
        <w:t xml:space="preserve"> </w:t>
      </w:r>
      <w:r w:rsidR="0092065E">
        <w:rPr>
          <w:rFonts w:asciiTheme="majorBidi" w:hAnsiTheme="majorBidi" w:cstheme="majorBidi"/>
          <w:i/>
          <w:iCs/>
          <w:sz w:val="24"/>
          <w:szCs w:val="24"/>
        </w:rPr>
        <w:fldChar w:fldCharType="begin" w:fldLock="1"/>
      </w:r>
      <w:r w:rsidR="00CE3D3F">
        <w:rPr>
          <w:rFonts w:asciiTheme="majorBidi" w:hAnsiTheme="majorBidi" w:cstheme="majorBidi"/>
          <w:i/>
          <w:iCs/>
          <w:sz w:val="24"/>
          <w:szCs w:val="24"/>
        </w:rPr>
        <w:instrText>ADDIN CSL_CITATION {"citationItems":[{"id":"ITEM-1","itemData":{"abstract":"Abstrack Motion graphic or motion graphic is a term used to describe various professional graphic design solutions in creating a dynamic and effective communication design. Motion Graphic part of digital recording or animation that creates the illusion of motion or rotation, and is usually combined with audio for use in multimedia projects. Art education as a form to shape attitudes and personalities that have mental functions which include fantasy, sensitivity, creativity and expression. Cultural arts education consists of fine arts education, music education, dance education and drama arts education.","author":[{"dropping-particle":"","family":"Setiabudi","given":"Rizki Gunawan","non-dropping-particle":"","parse-names":false,"suffix":""}],"container-title":"Seminar Antar Bangsa : Seni Budaya dan Desain – STANSA","id":"ITEM-1","issued":{"date-parts":[["2018"]]},"title":"Pengembangan Media Motion Graphic Animation Untuk Meningkatkan Pemahaman Mengenai Pendidikan Seni","type":"article-journal"},"uris":["http://www.mendeley.com/documents/?uuid=92f52bdf-c77f-42ac-b9fa-8968c3601cab"]}],"mendeley":{"formattedCitation":"(Setiabudi, 2018)","plainTextFormattedCitation":"(Setiabudi, 2018)","previouslyFormattedCitation":"(Setiabudi, 2018)"},"properties":{"noteIndex":0},"schema":"https://github.com/citation-style-language/schema/raw/master/csl-citation.json"}</w:instrText>
      </w:r>
      <w:r w:rsidR="0092065E">
        <w:rPr>
          <w:rFonts w:asciiTheme="majorBidi" w:hAnsiTheme="majorBidi" w:cstheme="majorBidi"/>
          <w:i/>
          <w:iCs/>
          <w:sz w:val="24"/>
          <w:szCs w:val="24"/>
        </w:rPr>
        <w:fldChar w:fldCharType="separate"/>
      </w:r>
      <w:r w:rsidR="0092065E" w:rsidRPr="0092065E">
        <w:rPr>
          <w:rFonts w:asciiTheme="majorBidi" w:hAnsiTheme="majorBidi" w:cstheme="majorBidi"/>
          <w:iCs/>
          <w:noProof/>
          <w:sz w:val="24"/>
          <w:szCs w:val="24"/>
        </w:rPr>
        <w:t>(Setiabudi, 2018)</w:t>
      </w:r>
      <w:r w:rsidR="0092065E">
        <w:rPr>
          <w:rFonts w:asciiTheme="majorBidi" w:hAnsiTheme="majorBidi" w:cstheme="majorBidi"/>
          <w:i/>
          <w:iCs/>
          <w:sz w:val="24"/>
          <w:szCs w:val="24"/>
        </w:rPr>
        <w:fldChar w:fldCharType="end"/>
      </w:r>
      <w:r w:rsidRPr="00D018FC">
        <w:rPr>
          <w:rFonts w:asciiTheme="majorBidi" w:hAnsiTheme="majorBidi" w:cstheme="majorBidi"/>
          <w:i/>
          <w:iCs/>
          <w:sz w:val="24"/>
          <w:szCs w:val="24"/>
        </w:rPr>
        <w:t>.</w:t>
      </w:r>
      <w:r>
        <w:rPr>
          <w:rFonts w:asciiTheme="majorBidi" w:hAnsiTheme="majorBidi" w:cstheme="majorBidi"/>
          <w:b/>
          <w:sz w:val="24"/>
          <w:szCs w:val="24"/>
        </w:rPr>
        <w:t xml:space="preserve"> </w:t>
      </w:r>
      <w:proofErr w:type="gramStart"/>
      <w:r w:rsidRPr="004C1769">
        <w:rPr>
          <w:rFonts w:asciiTheme="majorBidi" w:hAnsiTheme="majorBidi" w:cstheme="majorBidi"/>
          <w:bCs/>
          <w:sz w:val="24"/>
          <w:szCs w:val="24"/>
        </w:rPr>
        <w:t>Selain itu, media ini juga dapat menarik minat masyarakat karena tidak hanya menampilkan tulisan namun juga gambar bergerak yang mendukung penyebaran informasi.</w:t>
      </w:r>
      <w:proofErr w:type="gramEnd"/>
      <w:r w:rsidRPr="004C1769">
        <w:rPr>
          <w:rFonts w:asciiTheme="majorBidi" w:hAnsiTheme="majorBidi" w:cstheme="majorBidi"/>
          <w:bCs/>
          <w:sz w:val="24"/>
          <w:szCs w:val="24"/>
        </w:rPr>
        <w:t xml:space="preserve"> Hal itulah yang kemudian menjadi alasan penulis untuk memilih dan memanfaatkan media </w:t>
      </w:r>
      <w:r w:rsidRPr="00DE6D6C">
        <w:rPr>
          <w:rFonts w:asciiTheme="majorBidi" w:hAnsiTheme="majorBidi" w:cstheme="majorBidi"/>
          <w:bCs/>
          <w:i/>
          <w:iCs/>
          <w:sz w:val="24"/>
          <w:szCs w:val="24"/>
        </w:rPr>
        <w:t>motion graphic</w:t>
      </w:r>
      <w:r w:rsidRPr="004C1769">
        <w:rPr>
          <w:rFonts w:asciiTheme="majorBidi" w:hAnsiTheme="majorBidi" w:cstheme="majorBidi"/>
          <w:bCs/>
          <w:sz w:val="24"/>
          <w:szCs w:val="24"/>
        </w:rPr>
        <w:t xml:space="preserve"> untuk </w:t>
      </w:r>
      <w:r w:rsidRPr="004C1769">
        <w:rPr>
          <w:rFonts w:asciiTheme="majorBidi" w:hAnsiTheme="majorBidi" w:cstheme="majorBidi"/>
          <w:bCs/>
          <w:sz w:val="24"/>
          <w:szCs w:val="24"/>
        </w:rPr>
        <w:lastRenderedPageBreak/>
        <w:t xml:space="preserve">memperkenalkan dan mensosialisasikan bentuk kekerasan berbasis gender </w:t>
      </w:r>
      <w:r w:rsidRPr="00810382">
        <w:rPr>
          <w:rFonts w:asciiTheme="majorBidi" w:hAnsiTheme="majorBidi" w:cstheme="majorBidi"/>
          <w:bCs/>
          <w:i/>
          <w:sz w:val="24"/>
          <w:szCs w:val="24"/>
        </w:rPr>
        <w:t>online</w:t>
      </w:r>
      <w:r w:rsidRPr="004C1769">
        <w:rPr>
          <w:rFonts w:asciiTheme="majorBidi" w:hAnsiTheme="majorBidi" w:cstheme="majorBidi"/>
          <w:bCs/>
          <w:sz w:val="24"/>
          <w:szCs w:val="24"/>
        </w:rPr>
        <w:t>.</w:t>
      </w:r>
      <w:r>
        <w:rPr>
          <w:rFonts w:asciiTheme="majorBidi" w:hAnsiTheme="majorBidi" w:cstheme="majorBidi"/>
          <w:b/>
          <w:sz w:val="24"/>
          <w:szCs w:val="24"/>
        </w:rPr>
        <w:t xml:space="preserve">  </w:t>
      </w:r>
    </w:p>
    <w:p w14:paraId="431D8C8A" w14:textId="77777777" w:rsidR="00F065BB" w:rsidRPr="00F065BB" w:rsidRDefault="00F065BB" w:rsidP="00F065BB">
      <w:pPr>
        <w:pStyle w:val="ListParagraph"/>
        <w:spacing w:line="480" w:lineRule="auto"/>
        <w:ind w:left="420" w:firstLine="480"/>
        <w:jc w:val="both"/>
        <w:rPr>
          <w:rFonts w:asciiTheme="majorBidi" w:hAnsiTheme="majorBidi" w:cstheme="majorBidi"/>
          <w:b/>
          <w:sz w:val="24"/>
          <w:szCs w:val="24"/>
        </w:rPr>
      </w:pPr>
    </w:p>
    <w:p w14:paraId="7D4AA8D7" w14:textId="77777777" w:rsidR="00952F35" w:rsidRDefault="00952F35" w:rsidP="0073577E">
      <w:pPr>
        <w:pStyle w:val="ListParagraph"/>
        <w:numPr>
          <w:ilvl w:val="1"/>
          <w:numId w:val="1"/>
        </w:numPr>
        <w:spacing w:after="0" w:line="480" w:lineRule="auto"/>
        <w:jc w:val="both"/>
        <w:outlineLvl w:val="1"/>
        <w:rPr>
          <w:rFonts w:asciiTheme="majorBidi" w:hAnsiTheme="majorBidi" w:cstheme="majorBidi"/>
          <w:b/>
          <w:sz w:val="24"/>
          <w:szCs w:val="24"/>
        </w:rPr>
      </w:pPr>
      <w:bookmarkStart w:id="4" w:name="_Toc77867309"/>
      <w:bookmarkStart w:id="5" w:name="_Toc108849524"/>
      <w:r>
        <w:rPr>
          <w:rFonts w:asciiTheme="majorBidi" w:hAnsiTheme="majorBidi" w:cstheme="majorBidi"/>
          <w:b/>
          <w:sz w:val="24"/>
          <w:szCs w:val="24"/>
        </w:rPr>
        <w:t>Rumusan Masalah</w:t>
      </w:r>
      <w:bookmarkEnd w:id="4"/>
      <w:bookmarkEnd w:id="5"/>
    </w:p>
    <w:p w14:paraId="57182775" w14:textId="7CAEE935" w:rsidR="00952F35" w:rsidRPr="00952F35" w:rsidRDefault="00952F35" w:rsidP="0073577E">
      <w:pPr>
        <w:pStyle w:val="ListParagraph"/>
        <w:spacing w:after="0" w:line="480" w:lineRule="auto"/>
        <w:ind w:left="420" w:firstLine="480"/>
        <w:jc w:val="both"/>
        <w:rPr>
          <w:rFonts w:asciiTheme="majorBidi" w:hAnsiTheme="majorBidi" w:cstheme="majorBidi"/>
          <w:b/>
          <w:sz w:val="24"/>
          <w:szCs w:val="24"/>
        </w:rPr>
      </w:pPr>
      <w:r w:rsidRPr="00F60A59">
        <w:rPr>
          <w:rFonts w:asciiTheme="majorBidi" w:hAnsiTheme="majorBidi" w:cstheme="majorBidi"/>
          <w:sz w:val="24"/>
          <w:szCs w:val="24"/>
        </w:rPr>
        <w:t>Berdasarkan</w:t>
      </w:r>
      <w:r w:rsidR="00311691">
        <w:rPr>
          <w:rFonts w:asciiTheme="majorBidi" w:hAnsiTheme="majorBidi" w:cstheme="majorBidi"/>
          <w:sz w:val="24"/>
          <w:szCs w:val="24"/>
        </w:rPr>
        <w:t xml:space="preserve"> ulasan yang ada</w:t>
      </w:r>
      <w:r w:rsidRPr="00F60A59">
        <w:rPr>
          <w:rFonts w:asciiTheme="majorBidi" w:hAnsiTheme="majorBidi" w:cstheme="majorBidi"/>
          <w:sz w:val="24"/>
          <w:szCs w:val="24"/>
        </w:rPr>
        <w:t xml:space="preserve"> </w:t>
      </w:r>
      <w:r w:rsidR="00311691">
        <w:rPr>
          <w:rFonts w:asciiTheme="majorBidi" w:hAnsiTheme="majorBidi" w:cstheme="majorBidi"/>
          <w:sz w:val="24"/>
          <w:szCs w:val="24"/>
        </w:rPr>
        <w:t>pada latar belakang</w:t>
      </w:r>
      <w:r w:rsidRPr="00F60A59">
        <w:rPr>
          <w:rFonts w:asciiTheme="majorBidi" w:hAnsiTheme="majorBidi" w:cstheme="majorBidi"/>
          <w:sz w:val="24"/>
          <w:szCs w:val="24"/>
        </w:rPr>
        <w:t>,</w:t>
      </w:r>
      <w:r w:rsidR="00311691">
        <w:rPr>
          <w:rFonts w:asciiTheme="majorBidi" w:hAnsiTheme="majorBidi" w:cstheme="majorBidi"/>
          <w:sz w:val="24"/>
          <w:szCs w:val="24"/>
        </w:rPr>
        <w:t xml:space="preserve"> </w:t>
      </w:r>
      <w:r w:rsidRPr="00F60A59">
        <w:rPr>
          <w:rFonts w:asciiTheme="majorBidi" w:hAnsiTheme="majorBidi" w:cstheme="majorBidi"/>
          <w:sz w:val="24"/>
          <w:szCs w:val="24"/>
        </w:rPr>
        <w:t>rumusan masalah yang menjadi perhatian</w:t>
      </w:r>
      <w:r w:rsidR="001131D4">
        <w:rPr>
          <w:rFonts w:asciiTheme="majorBidi" w:hAnsiTheme="majorBidi" w:cstheme="majorBidi"/>
          <w:sz w:val="24"/>
          <w:szCs w:val="24"/>
        </w:rPr>
        <w:t xml:space="preserve"> penulis</w:t>
      </w:r>
      <w:r w:rsidRPr="00F60A59">
        <w:rPr>
          <w:rFonts w:asciiTheme="majorBidi" w:hAnsiTheme="majorBidi" w:cstheme="majorBidi"/>
          <w:sz w:val="24"/>
          <w:szCs w:val="24"/>
        </w:rPr>
        <w:t xml:space="preserve"> </w:t>
      </w:r>
      <w:r w:rsidR="00311691">
        <w:rPr>
          <w:rFonts w:asciiTheme="majorBidi" w:hAnsiTheme="majorBidi" w:cstheme="majorBidi"/>
          <w:sz w:val="24"/>
          <w:szCs w:val="24"/>
        </w:rPr>
        <w:t>untuk</w:t>
      </w:r>
      <w:r w:rsidRPr="00F60A59">
        <w:rPr>
          <w:rFonts w:asciiTheme="majorBidi" w:hAnsiTheme="majorBidi" w:cstheme="majorBidi"/>
          <w:sz w:val="24"/>
          <w:szCs w:val="24"/>
        </w:rPr>
        <w:t xml:space="preserve"> </w:t>
      </w:r>
      <w:r w:rsidR="007D0128">
        <w:rPr>
          <w:rFonts w:asciiTheme="majorBidi" w:hAnsiTheme="majorBidi" w:cstheme="majorBidi"/>
          <w:sz w:val="24"/>
          <w:szCs w:val="24"/>
        </w:rPr>
        <w:t>perancangan</w:t>
      </w:r>
      <w:r w:rsidRPr="00F60A59">
        <w:rPr>
          <w:rFonts w:asciiTheme="majorBidi" w:hAnsiTheme="majorBidi" w:cstheme="majorBidi"/>
          <w:sz w:val="24"/>
          <w:szCs w:val="24"/>
        </w:rPr>
        <w:t xml:space="preserve"> ini adalah sebagai </w:t>
      </w:r>
      <w:proofErr w:type="gramStart"/>
      <w:r w:rsidRPr="00F60A59">
        <w:rPr>
          <w:rFonts w:asciiTheme="majorBidi" w:hAnsiTheme="majorBidi" w:cstheme="majorBidi"/>
          <w:sz w:val="24"/>
          <w:szCs w:val="24"/>
        </w:rPr>
        <w:t>berikut</w:t>
      </w:r>
      <w:r w:rsidR="001131D4">
        <w:rPr>
          <w:rFonts w:asciiTheme="majorBidi" w:hAnsiTheme="majorBidi" w:cstheme="majorBidi"/>
          <w:sz w:val="24"/>
          <w:szCs w:val="24"/>
        </w:rPr>
        <w:t xml:space="preserve"> </w:t>
      </w:r>
      <w:r w:rsidRPr="00F60A59">
        <w:rPr>
          <w:rFonts w:asciiTheme="majorBidi" w:hAnsiTheme="majorBidi" w:cstheme="majorBidi"/>
          <w:sz w:val="24"/>
          <w:szCs w:val="24"/>
        </w:rPr>
        <w:t>:</w:t>
      </w:r>
      <w:proofErr w:type="gramEnd"/>
    </w:p>
    <w:p w14:paraId="479DCB01" w14:textId="644EBD64" w:rsidR="00952F35" w:rsidRPr="00F736AC" w:rsidRDefault="003D7400" w:rsidP="0073577E">
      <w:pPr>
        <w:pStyle w:val="ListParagraph"/>
        <w:spacing w:after="0" w:line="480" w:lineRule="auto"/>
        <w:ind w:left="420" w:firstLine="480"/>
        <w:jc w:val="both"/>
        <w:rPr>
          <w:rFonts w:asciiTheme="majorBidi" w:hAnsiTheme="majorBidi" w:cstheme="majorBidi"/>
          <w:color w:val="000000" w:themeColor="text1"/>
          <w:sz w:val="24"/>
          <w:szCs w:val="24"/>
        </w:rPr>
      </w:pPr>
      <w:r w:rsidRPr="00F736AC">
        <w:rPr>
          <w:rFonts w:asciiTheme="majorBidi" w:hAnsiTheme="majorBidi" w:cstheme="majorBidi"/>
          <w:color w:val="000000" w:themeColor="text1"/>
          <w:sz w:val="24"/>
          <w:szCs w:val="24"/>
        </w:rPr>
        <w:t>Bagaimana</w:t>
      </w:r>
      <w:r w:rsidR="00CE0B44" w:rsidRPr="00F736AC">
        <w:rPr>
          <w:rFonts w:asciiTheme="majorBidi" w:hAnsiTheme="majorBidi" w:cstheme="majorBidi"/>
          <w:color w:val="000000" w:themeColor="text1"/>
          <w:sz w:val="24"/>
          <w:szCs w:val="24"/>
        </w:rPr>
        <w:t xml:space="preserve"> merancang</w:t>
      </w:r>
      <w:r w:rsidRPr="00F736AC">
        <w:rPr>
          <w:rFonts w:asciiTheme="majorBidi" w:hAnsiTheme="majorBidi" w:cstheme="majorBidi"/>
          <w:color w:val="000000" w:themeColor="text1"/>
          <w:sz w:val="24"/>
          <w:szCs w:val="24"/>
        </w:rPr>
        <w:t xml:space="preserve"> </w:t>
      </w:r>
      <w:r w:rsidR="00952F35" w:rsidRPr="00F736AC">
        <w:rPr>
          <w:rFonts w:asciiTheme="majorBidi" w:hAnsiTheme="majorBidi" w:cstheme="majorBidi"/>
          <w:i/>
          <w:color w:val="000000" w:themeColor="text1"/>
          <w:sz w:val="24"/>
          <w:szCs w:val="24"/>
        </w:rPr>
        <w:t>motion graphic</w:t>
      </w:r>
      <w:r w:rsidR="00952F35" w:rsidRPr="00F736AC">
        <w:rPr>
          <w:rFonts w:asciiTheme="majorBidi" w:hAnsiTheme="majorBidi" w:cstheme="majorBidi"/>
          <w:color w:val="000000" w:themeColor="text1"/>
          <w:sz w:val="24"/>
          <w:szCs w:val="24"/>
        </w:rPr>
        <w:t xml:space="preserve"> </w:t>
      </w:r>
      <w:r w:rsidR="00CE0B44" w:rsidRPr="00F736AC">
        <w:rPr>
          <w:rFonts w:asciiTheme="majorBidi" w:hAnsiTheme="majorBidi" w:cstheme="majorBidi"/>
          <w:color w:val="000000" w:themeColor="text1"/>
          <w:sz w:val="24"/>
          <w:szCs w:val="24"/>
        </w:rPr>
        <w:t>sebagai upaya</w:t>
      </w:r>
      <w:r w:rsidR="001D3C61" w:rsidRPr="00F736AC">
        <w:rPr>
          <w:rFonts w:asciiTheme="majorBidi" w:hAnsiTheme="majorBidi" w:cstheme="majorBidi"/>
          <w:color w:val="000000" w:themeColor="text1"/>
          <w:sz w:val="24"/>
          <w:szCs w:val="24"/>
        </w:rPr>
        <w:t xml:space="preserve"> </w:t>
      </w:r>
      <w:r w:rsidRPr="00F736AC">
        <w:rPr>
          <w:rFonts w:asciiTheme="majorBidi" w:hAnsiTheme="majorBidi" w:cstheme="majorBidi"/>
          <w:color w:val="000000" w:themeColor="text1"/>
          <w:sz w:val="24"/>
          <w:szCs w:val="24"/>
        </w:rPr>
        <w:t xml:space="preserve">pencegahan </w:t>
      </w:r>
      <w:r w:rsidR="001D3C61" w:rsidRPr="00F736AC">
        <w:rPr>
          <w:rFonts w:asciiTheme="majorBidi" w:hAnsiTheme="majorBidi" w:cstheme="majorBidi"/>
          <w:color w:val="000000" w:themeColor="text1"/>
          <w:sz w:val="24"/>
          <w:szCs w:val="24"/>
        </w:rPr>
        <w:t>kekerasan</w:t>
      </w:r>
      <w:r w:rsidR="00CE0B44" w:rsidRPr="00F736AC">
        <w:rPr>
          <w:rFonts w:asciiTheme="majorBidi" w:hAnsiTheme="majorBidi" w:cstheme="majorBidi"/>
          <w:color w:val="000000" w:themeColor="text1"/>
          <w:sz w:val="24"/>
          <w:szCs w:val="24"/>
        </w:rPr>
        <w:t xml:space="preserve"> berbasis</w:t>
      </w:r>
      <w:r w:rsidR="001D3C61" w:rsidRPr="00F736AC">
        <w:rPr>
          <w:rFonts w:asciiTheme="majorBidi" w:hAnsiTheme="majorBidi" w:cstheme="majorBidi"/>
          <w:color w:val="000000" w:themeColor="text1"/>
          <w:sz w:val="24"/>
          <w:szCs w:val="24"/>
        </w:rPr>
        <w:t xml:space="preserve"> gender </w:t>
      </w:r>
      <w:r w:rsidR="00CE0B44" w:rsidRPr="00F736AC">
        <w:rPr>
          <w:rFonts w:asciiTheme="majorBidi" w:hAnsiTheme="majorBidi" w:cstheme="majorBidi"/>
          <w:i/>
          <w:color w:val="000000" w:themeColor="text1"/>
          <w:sz w:val="24"/>
          <w:szCs w:val="24"/>
        </w:rPr>
        <w:t>online</w:t>
      </w:r>
      <w:r w:rsidR="001D3C61" w:rsidRPr="00F736AC">
        <w:rPr>
          <w:rFonts w:asciiTheme="majorBidi" w:hAnsiTheme="majorBidi" w:cstheme="majorBidi"/>
          <w:color w:val="000000" w:themeColor="text1"/>
          <w:sz w:val="24"/>
          <w:szCs w:val="24"/>
        </w:rPr>
        <w:t>?</w:t>
      </w:r>
    </w:p>
    <w:p w14:paraId="0C7CE370" w14:textId="77777777" w:rsidR="00204489" w:rsidRPr="00204489" w:rsidRDefault="00204489" w:rsidP="0073577E">
      <w:pPr>
        <w:pStyle w:val="ListParagraph"/>
        <w:spacing w:after="0" w:line="480" w:lineRule="auto"/>
        <w:ind w:left="420" w:firstLine="147"/>
        <w:jc w:val="both"/>
        <w:rPr>
          <w:rFonts w:asciiTheme="majorBidi" w:hAnsiTheme="majorBidi" w:cstheme="majorBidi"/>
          <w:sz w:val="24"/>
          <w:szCs w:val="24"/>
        </w:rPr>
      </w:pPr>
    </w:p>
    <w:p w14:paraId="28A714EE" w14:textId="0AC653B8" w:rsidR="00952F35" w:rsidRPr="00FD0D03" w:rsidRDefault="00952F35" w:rsidP="0073577E">
      <w:pPr>
        <w:pStyle w:val="ListParagraph"/>
        <w:numPr>
          <w:ilvl w:val="1"/>
          <w:numId w:val="1"/>
        </w:numPr>
        <w:spacing w:after="0" w:line="480" w:lineRule="auto"/>
        <w:jc w:val="both"/>
        <w:outlineLvl w:val="1"/>
        <w:rPr>
          <w:rFonts w:asciiTheme="majorBidi" w:hAnsiTheme="majorBidi" w:cstheme="majorBidi"/>
          <w:b/>
          <w:sz w:val="24"/>
          <w:szCs w:val="24"/>
        </w:rPr>
      </w:pPr>
      <w:bookmarkStart w:id="6" w:name="_Toc77867310"/>
      <w:bookmarkStart w:id="7" w:name="_Toc108849525"/>
      <w:r>
        <w:rPr>
          <w:rFonts w:asciiTheme="majorBidi" w:hAnsiTheme="majorBidi" w:cstheme="majorBidi"/>
          <w:b/>
          <w:sz w:val="24"/>
          <w:szCs w:val="24"/>
        </w:rPr>
        <w:t>Tujuan Pe</w:t>
      </w:r>
      <w:bookmarkEnd w:id="6"/>
      <w:r w:rsidR="00DB4849">
        <w:rPr>
          <w:rFonts w:asciiTheme="majorBidi" w:hAnsiTheme="majorBidi" w:cstheme="majorBidi"/>
          <w:b/>
          <w:sz w:val="24"/>
          <w:szCs w:val="24"/>
        </w:rPr>
        <w:t>rancangan</w:t>
      </w:r>
      <w:bookmarkEnd w:id="7"/>
    </w:p>
    <w:p w14:paraId="3123B58A" w14:textId="7072D03E" w:rsidR="00952F35" w:rsidRPr="00F736AC" w:rsidRDefault="009D132B" w:rsidP="0073577E">
      <w:pPr>
        <w:pStyle w:val="ListParagraph"/>
        <w:spacing w:after="0" w:line="480" w:lineRule="auto"/>
        <w:ind w:left="420" w:firstLine="480"/>
        <w:jc w:val="both"/>
        <w:rPr>
          <w:rFonts w:asciiTheme="majorBidi" w:hAnsiTheme="majorBidi" w:cstheme="majorBidi"/>
          <w:color w:val="000000" w:themeColor="text1"/>
          <w:sz w:val="24"/>
          <w:szCs w:val="24"/>
        </w:rPr>
      </w:pPr>
      <w:r w:rsidRPr="00F736AC">
        <w:rPr>
          <w:rFonts w:asciiTheme="majorBidi" w:hAnsiTheme="majorBidi" w:cstheme="majorBidi"/>
          <w:color w:val="000000" w:themeColor="text1"/>
          <w:sz w:val="24"/>
          <w:szCs w:val="24"/>
        </w:rPr>
        <w:t xml:space="preserve">Perancangan ini </w:t>
      </w:r>
      <w:r w:rsidR="00DF7E00" w:rsidRPr="00F736AC">
        <w:rPr>
          <w:rFonts w:asciiTheme="majorBidi" w:hAnsiTheme="majorBidi" w:cstheme="majorBidi"/>
          <w:color w:val="000000" w:themeColor="text1"/>
          <w:sz w:val="24"/>
          <w:szCs w:val="24"/>
        </w:rPr>
        <w:t>memiliki tujuan</w:t>
      </w:r>
      <w:r w:rsidR="00952F35" w:rsidRPr="00F736AC">
        <w:rPr>
          <w:rFonts w:asciiTheme="majorBidi" w:hAnsiTheme="majorBidi" w:cstheme="majorBidi"/>
          <w:color w:val="000000" w:themeColor="text1"/>
          <w:sz w:val="24"/>
          <w:szCs w:val="24"/>
        </w:rPr>
        <w:t xml:space="preserve"> untuk </w:t>
      </w:r>
      <w:r w:rsidR="003D7400" w:rsidRPr="00F736AC">
        <w:rPr>
          <w:rFonts w:asciiTheme="majorBidi" w:hAnsiTheme="majorBidi" w:cstheme="majorBidi"/>
          <w:color w:val="000000" w:themeColor="text1"/>
          <w:sz w:val="24"/>
          <w:szCs w:val="24"/>
        </w:rPr>
        <w:t>menjadikan</w:t>
      </w:r>
      <w:r w:rsidR="00932794" w:rsidRPr="00F736AC">
        <w:rPr>
          <w:rFonts w:asciiTheme="majorBidi" w:hAnsiTheme="majorBidi" w:cstheme="majorBidi"/>
          <w:color w:val="000000" w:themeColor="text1"/>
          <w:sz w:val="24"/>
          <w:szCs w:val="24"/>
        </w:rPr>
        <w:t xml:space="preserve"> </w:t>
      </w:r>
      <w:r w:rsidR="001A008F" w:rsidRPr="00F736AC">
        <w:rPr>
          <w:rFonts w:asciiTheme="majorBidi" w:hAnsiTheme="majorBidi" w:cstheme="majorBidi"/>
          <w:color w:val="000000" w:themeColor="text1"/>
          <w:sz w:val="24"/>
          <w:szCs w:val="24"/>
        </w:rPr>
        <w:t>rancangan</w:t>
      </w:r>
      <w:r w:rsidR="00952F35" w:rsidRPr="00F736AC">
        <w:rPr>
          <w:rFonts w:asciiTheme="majorBidi" w:hAnsiTheme="majorBidi" w:cstheme="majorBidi"/>
          <w:color w:val="000000" w:themeColor="text1"/>
          <w:sz w:val="24"/>
          <w:szCs w:val="24"/>
        </w:rPr>
        <w:t xml:space="preserve"> </w:t>
      </w:r>
      <w:r w:rsidR="00952F35" w:rsidRPr="00F736AC">
        <w:rPr>
          <w:rFonts w:asciiTheme="majorBidi" w:hAnsiTheme="majorBidi" w:cstheme="majorBidi"/>
          <w:i/>
          <w:color w:val="000000" w:themeColor="text1"/>
          <w:sz w:val="24"/>
          <w:szCs w:val="24"/>
        </w:rPr>
        <w:t>motion graphic</w:t>
      </w:r>
      <w:r w:rsidR="00952F35" w:rsidRPr="00F736AC">
        <w:rPr>
          <w:rFonts w:asciiTheme="majorBidi" w:hAnsiTheme="majorBidi" w:cstheme="majorBidi"/>
          <w:color w:val="000000" w:themeColor="text1"/>
          <w:sz w:val="24"/>
          <w:szCs w:val="24"/>
        </w:rPr>
        <w:t xml:space="preserve"> </w:t>
      </w:r>
      <w:r w:rsidR="00932794" w:rsidRPr="00F736AC">
        <w:rPr>
          <w:rFonts w:asciiTheme="majorBidi" w:hAnsiTheme="majorBidi" w:cstheme="majorBidi"/>
          <w:color w:val="000000" w:themeColor="text1"/>
          <w:sz w:val="24"/>
          <w:szCs w:val="24"/>
        </w:rPr>
        <w:t xml:space="preserve">dari penulis </w:t>
      </w:r>
      <w:r w:rsidR="003D7400" w:rsidRPr="00F736AC">
        <w:rPr>
          <w:rFonts w:asciiTheme="majorBidi" w:hAnsiTheme="majorBidi" w:cstheme="majorBidi"/>
          <w:color w:val="000000" w:themeColor="text1"/>
          <w:sz w:val="24"/>
          <w:szCs w:val="24"/>
        </w:rPr>
        <w:t xml:space="preserve">sebagai </w:t>
      </w:r>
      <w:r w:rsidR="00B358D1" w:rsidRPr="00F736AC">
        <w:rPr>
          <w:rFonts w:asciiTheme="majorBidi" w:hAnsiTheme="majorBidi" w:cstheme="majorBidi"/>
          <w:color w:val="000000" w:themeColor="text1"/>
          <w:sz w:val="24"/>
          <w:szCs w:val="24"/>
        </w:rPr>
        <w:t>upaya</w:t>
      </w:r>
      <w:r w:rsidR="003D7400" w:rsidRPr="00F736AC">
        <w:rPr>
          <w:rFonts w:asciiTheme="majorBidi" w:hAnsiTheme="majorBidi" w:cstheme="majorBidi"/>
          <w:color w:val="000000" w:themeColor="text1"/>
          <w:sz w:val="24"/>
          <w:szCs w:val="24"/>
        </w:rPr>
        <w:t xml:space="preserve"> pencegahan</w:t>
      </w:r>
      <w:r w:rsidR="00415028" w:rsidRPr="00F736AC">
        <w:rPr>
          <w:rFonts w:asciiTheme="majorBidi" w:hAnsiTheme="majorBidi" w:cstheme="majorBidi"/>
          <w:color w:val="000000" w:themeColor="text1"/>
          <w:sz w:val="24"/>
          <w:szCs w:val="24"/>
        </w:rPr>
        <w:t xml:space="preserve"> terjadinya kekerasan</w:t>
      </w:r>
      <w:r w:rsidR="00B358D1" w:rsidRPr="00F736AC">
        <w:rPr>
          <w:rFonts w:asciiTheme="majorBidi" w:hAnsiTheme="majorBidi" w:cstheme="majorBidi"/>
          <w:color w:val="000000" w:themeColor="text1"/>
          <w:sz w:val="24"/>
          <w:szCs w:val="24"/>
        </w:rPr>
        <w:t xml:space="preserve"> berbasi</w:t>
      </w:r>
      <w:r w:rsidR="00E41233" w:rsidRPr="00F736AC">
        <w:rPr>
          <w:rFonts w:asciiTheme="majorBidi" w:hAnsiTheme="majorBidi" w:cstheme="majorBidi"/>
          <w:color w:val="000000" w:themeColor="text1"/>
          <w:sz w:val="24"/>
          <w:szCs w:val="24"/>
        </w:rPr>
        <w:t>s</w:t>
      </w:r>
      <w:r w:rsidR="00415028" w:rsidRPr="00F736AC">
        <w:rPr>
          <w:rFonts w:asciiTheme="majorBidi" w:hAnsiTheme="majorBidi" w:cstheme="majorBidi"/>
          <w:color w:val="000000" w:themeColor="text1"/>
          <w:sz w:val="24"/>
          <w:szCs w:val="24"/>
        </w:rPr>
        <w:t xml:space="preserve"> gender </w:t>
      </w:r>
      <w:r w:rsidR="00B358D1" w:rsidRPr="00F736AC">
        <w:rPr>
          <w:rFonts w:asciiTheme="majorBidi" w:hAnsiTheme="majorBidi" w:cstheme="majorBidi"/>
          <w:i/>
          <w:color w:val="000000" w:themeColor="text1"/>
          <w:sz w:val="24"/>
          <w:szCs w:val="24"/>
        </w:rPr>
        <w:t>online</w:t>
      </w:r>
      <w:r w:rsidR="00415028" w:rsidRPr="00F736AC">
        <w:rPr>
          <w:rFonts w:asciiTheme="majorBidi" w:hAnsiTheme="majorBidi" w:cstheme="majorBidi"/>
          <w:color w:val="000000" w:themeColor="text1"/>
          <w:sz w:val="24"/>
          <w:szCs w:val="24"/>
        </w:rPr>
        <w:t>.</w:t>
      </w:r>
    </w:p>
    <w:p w14:paraId="37573014" w14:textId="77777777" w:rsidR="00A11179" w:rsidRDefault="00A11179" w:rsidP="0073577E">
      <w:pPr>
        <w:pStyle w:val="ListParagraph"/>
        <w:spacing w:after="0" w:line="480" w:lineRule="auto"/>
        <w:ind w:left="420" w:firstLine="480"/>
        <w:jc w:val="both"/>
        <w:rPr>
          <w:rFonts w:asciiTheme="majorBidi" w:hAnsiTheme="majorBidi" w:cstheme="majorBidi"/>
          <w:sz w:val="24"/>
          <w:szCs w:val="24"/>
        </w:rPr>
      </w:pPr>
    </w:p>
    <w:p w14:paraId="1C499F46" w14:textId="6CA34F81" w:rsidR="00A11179" w:rsidRDefault="00A11179" w:rsidP="0073577E">
      <w:pPr>
        <w:pStyle w:val="ListParagraph"/>
        <w:numPr>
          <w:ilvl w:val="1"/>
          <w:numId w:val="1"/>
        </w:numPr>
        <w:spacing w:line="480" w:lineRule="auto"/>
        <w:jc w:val="both"/>
        <w:outlineLvl w:val="1"/>
        <w:rPr>
          <w:rFonts w:asciiTheme="majorBidi" w:hAnsiTheme="majorBidi" w:cstheme="majorBidi"/>
          <w:b/>
          <w:sz w:val="24"/>
          <w:szCs w:val="24"/>
        </w:rPr>
      </w:pPr>
      <w:bookmarkStart w:id="8" w:name="_Toc108849526"/>
      <w:r w:rsidRPr="00FD0D03">
        <w:rPr>
          <w:rFonts w:asciiTheme="majorBidi" w:hAnsiTheme="majorBidi" w:cstheme="majorBidi"/>
          <w:b/>
          <w:sz w:val="24"/>
          <w:szCs w:val="24"/>
        </w:rPr>
        <w:t>Manfaat Pe</w:t>
      </w:r>
      <w:r w:rsidR="00DB4849">
        <w:rPr>
          <w:rFonts w:asciiTheme="majorBidi" w:hAnsiTheme="majorBidi" w:cstheme="majorBidi"/>
          <w:b/>
          <w:sz w:val="24"/>
          <w:szCs w:val="24"/>
        </w:rPr>
        <w:t>rancangan</w:t>
      </w:r>
      <w:bookmarkEnd w:id="8"/>
    </w:p>
    <w:p w14:paraId="4F7004B0" w14:textId="5DFFADB1" w:rsidR="00A11179" w:rsidRPr="00323679" w:rsidRDefault="001C415B" w:rsidP="0073577E">
      <w:pPr>
        <w:pStyle w:val="ListParagraph"/>
        <w:spacing w:line="480" w:lineRule="auto"/>
        <w:ind w:left="420"/>
        <w:jc w:val="both"/>
        <w:rPr>
          <w:rFonts w:asciiTheme="majorBidi" w:hAnsiTheme="majorBidi" w:cstheme="majorBidi"/>
          <w:sz w:val="24"/>
          <w:szCs w:val="24"/>
        </w:rPr>
      </w:pPr>
      <w:r>
        <w:rPr>
          <w:rFonts w:asciiTheme="majorBidi" w:hAnsiTheme="majorBidi" w:cstheme="majorBidi"/>
          <w:sz w:val="24"/>
          <w:szCs w:val="24"/>
        </w:rPr>
        <w:t xml:space="preserve">Manfaat </w:t>
      </w:r>
      <w:r w:rsidR="00A11179" w:rsidRPr="00FD0D03">
        <w:rPr>
          <w:rFonts w:asciiTheme="majorBidi" w:hAnsiTheme="majorBidi" w:cstheme="majorBidi"/>
          <w:sz w:val="24"/>
          <w:szCs w:val="24"/>
        </w:rPr>
        <w:t>pe</w:t>
      </w:r>
      <w:r w:rsidR="00DB4849">
        <w:rPr>
          <w:rFonts w:asciiTheme="majorBidi" w:hAnsiTheme="majorBidi" w:cstheme="majorBidi"/>
          <w:sz w:val="24"/>
          <w:szCs w:val="24"/>
        </w:rPr>
        <w:t>rancangan</w:t>
      </w:r>
      <w:r w:rsidR="00A11179" w:rsidRPr="00FD0D03">
        <w:rPr>
          <w:rFonts w:asciiTheme="majorBidi" w:hAnsiTheme="majorBidi" w:cstheme="majorBidi"/>
          <w:sz w:val="24"/>
          <w:szCs w:val="24"/>
        </w:rPr>
        <w:t xml:space="preserve"> yang diharapkan</w:t>
      </w:r>
      <w:r>
        <w:rPr>
          <w:rFonts w:asciiTheme="majorBidi" w:hAnsiTheme="majorBidi" w:cstheme="majorBidi"/>
          <w:sz w:val="24"/>
          <w:szCs w:val="24"/>
        </w:rPr>
        <w:t xml:space="preserve"> oleh penulis</w:t>
      </w:r>
      <w:r w:rsidR="00A11179" w:rsidRPr="00FD0D03">
        <w:rPr>
          <w:rFonts w:asciiTheme="majorBidi" w:hAnsiTheme="majorBidi" w:cstheme="majorBidi"/>
          <w:sz w:val="24"/>
          <w:szCs w:val="24"/>
        </w:rPr>
        <w:t xml:space="preserve"> adalah sebagai </w:t>
      </w:r>
      <w:proofErr w:type="gramStart"/>
      <w:r w:rsidR="00A11179" w:rsidRPr="00FD0D03">
        <w:rPr>
          <w:rFonts w:asciiTheme="majorBidi" w:hAnsiTheme="majorBidi" w:cstheme="majorBidi"/>
          <w:sz w:val="24"/>
          <w:szCs w:val="24"/>
        </w:rPr>
        <w:t>berikut :</w:t>
      </w:r>
      <w:proofErr w:type="gramEnd"/>
    </w:p>
    <w:p w14:paraId="1770BFFD" w14:textId="77777777" w:rsidR="00A11179" w:rsidRPr="00FD0D03" w:rsidRDefault="00A11179" w:rsidP="0073577E">
      <w:pPr>
        <w:pStyle w:val="ListParagraph"/>
        <w:numPr>
          <w:ilvl w:val="0"/>
          <w:numId w:val="6"/>
        </w:numPr>
        <w:spacing w:line="480" w:lineRule="auto"/>
        <w:jc w:val="both"/>
        <w:rPr>
          <w:rFonts w:asciiTheme="majorBidi" w:hAnsiTheme="majorBidi" w:cstheme="majorBidi"/>
          <w:sz w:val="24"/>
          <w:szCs w:val="24"/>
        </w:rPr>
      </w:pPr>
      <w:bookmarkStart w:id="9" w:name="_Toc77867313"/>
      <w:r w:rsidRPr="00FD0D03">
        <w:rPr>
          <w:rFonts w:asciiTheme="majorBidi" w:hAnsiTheme="majorBidi" w:cstheme="majorBidi"/>
          <w:sz w:val="24"/>
          <w:szCs w:val="24"/>
        </w:rPr>
        <w:t>Manfaat Teoritis</w:t>
      </w:r>
      <w:bookmarkEnd w:id="9"/>
    </w:p>
    <w:p w14:paraId="5B81FD8A" w14:textId="4DC5E40E" w:rsidR="00A11179" w:rsidRDefault="007F38CB" w:rsidP="0073577E">
      <w:pPr>
        <w:pStyle w:val="ListParagraph"/>
        <w:spacing w:line="480" w:lineRule="auto"/>
        <w:ind w:left="780" w:firstLine="570"/>
        <w:jc w:val="both"/>
        <w:rPr>
          <w:rFonts w:asciiTheme="majorBidi" w:hAnsiTheme="majorBidi" w:cstheme="majorBidi"/>
          <w:sz w:val="24"/>
          <w:szCs w:val="24"/>
        </w:rPr>
      </w:pPr>
      <w:r>
        <w:rPr>
          <w:rFonts w:asciiTheme="majorBidi" w:hAnsiTheme="majorBidi" w:cstheme="majorBidi"/>
          <w:sz w:val="24"/>
          <w:szCs w:val="24"/>
        </w:rPr>
        <w:t xml:space="preserve">Penulis berharap </w:t>
      </w:r>
      <w:r w:rsidR="00A11179" w:rsidRPr="00FD0D03">
        <w:rPr>
          <w:rFonts w:asciiTheme="majorBidi" w:hAnsiTheme="majorBidi" w:cstheme="majorBidi"/>
          <w:sz w:val="24"/>
          <w:szCs w:val="24"/>
        </w:rPr>
        <w:t>pe</w:t>
      </w:r>
      <w:r w:rsidR="00DB4849">
        <w:rPr>
          <w:rFonts w:asciiTheme="majorBidi" w:hAnsiTheme="majorBidi" w:cstheme="majorBidi"/>
          <w:sz w:val="24"/>
          <w:szCs w:val="24"/>
        </w:rPr>
        <w:t>rancangan</w:t>
      </w:r>
      <w:r w:rsidR="00A11179" w:rsidRPr="00FD0D03">
        <w:rPr>
          <w:rFonts w:asciiTheme="majorBidi" w:hAnsiTheme="majorBidi" w:cstheme="majorBidi"/>
          <w:sz w:val="24"/>
          <w:szCs w:val="24"/>
        </w:rPr>
        <w:t xml:space="preserve"> ini</w:t>
      </w:r>
      <w:r>
        <w:rPr>
          <w:rFonts w:asciiTheme="majorBidi" w:hAnsiTheme="majorBidi" w:cstheme="majorBidi"/>
          <w:sz w:val="24"/>
          <w:szCs w:val="24"/>
        </w:rPr>
        <w:t xml:space="preserve"> </w:t>
      </w:r>
      <w:r w:rsidR="00A11179" w:rsidRPr="00FD0D03">
        <w:rPr>
          <w:rFonts w:asciiTheme="majorBidi" w:hAnsiTheme="majorBidi" w:cstheme="majorBidi"/>
          <w:sz w:val="24"/>
          <w:szCs w:val="24"/>
        </w:rPr>
        <w:t xml:space="preserve">dapat memberikan sumbangsih konsep pemikiran bagi pengembangan Ilmu Desain Komunikasi Visual khususnya yang berkaitan dengan pemanfaatan media </w:t>
      </w:r>
      <w:r w:rsidR="00A11179" w:rsidRPr="00FD0D03">
        <w:rPr>
          <w:rFonts w:asciiTheme="majorBidi" w:hAnsiTheme="majorBidi" w:cstheme="majorBidi"/>
          <w:i/>
          <w:sz w:val="24"/>
          <w:szCs w:val="24"/>
        </w:rPr>
        <w:t>motion graphic</w:t>
      </w:r>
      <w:r w:rsidR="00A11179" w:rsidRPr="00FD0D03">
        <w:rPr>
          <w:rFonts w:asciiTheme="majorBidi" w:hAnsiTheme="majorBidi" w:cstheme="majorBidi"/>
          <w:sz w:val="24"/>
          <w:szCs w:val="24"/>
        </w:rPr>
        <w:t xml:space="preserve"> sebagai media</w:t>
      </w:r>
      <w:r w:rsidR="00125035">
        <w:rPr>
          <w:rFonts w:asciiTheme="majorBidi" w:hAnsiTheme="majorBidi" w:cstheme="majorBidi"/>
          <w:sz w:val="24"/>
          <w:szCs w:val="24"/>
        </w:rPr>
        <w:t xml:space="preserve"> pendukung</w:t>
      </w:r>
      <w:r w:rsidR="00F065BB">
        <w:rPr>
          <w:rFonts w:asciiTheme="majorBidi" w:hAnsiTheme="majorBidi" w:cstheme="majorBidi"/>
          <w:sz w:val="24"/>
          <w:szCs w:val="24"/>
        </w:rPr>
        <w:t>,</w:t>
      </w:r>
      <w:r w:rsidR="00A11179" w:rsidRPr="00FD0D03">
        <w:rPr>
          <w:rFonts w:asciiTheme="majorBidi" w:hAnsiTheme="majorBidi" w:cstheme="majorBidi"/>
          <w:sz w:val="24"/>
          <w:szCs w:val="24"/>
        </w:rPr>
        <w:t xml:space="preserve"> pengenalan</w:t>
      </w:r>
      <w:r w:rsidR="00F065BB">
        <w:rPr>
          <w:rFonts w:asciiTheme="majorBidi" w:hAnsiTheme="majorBidi" w:cstheme="majorBidi"/>
          <w:sz w:val="24"/>
          <w:szCs w:val="24"/>
        </w:rPr>
        <w:t>,</w:t>
      </w:r>
      <w:r w:rsidR="00A11179" w:rsidRPr="00FD0D03">
        <w:rPr>
          <w:rFonts w:asciiTheme="majorBidi" w:hAnsiTheme="majorBidi" w:cstheme="majorBidi"/>
          <w:sz w:val="24"/>
          <w:szCs w:val="24"/>
        </w:rPr>
        <w:t xml:space="preserve"> dan media sosialisasi.</w:t>
      </w:r>
    </w:p>
    <w:p w14:paraId="6A5007D5" w14:textId="77777777" w:rsidR="003B3F7C" w:rsidRPr="00FD0D03" w:rsidRDefault="003B3F7C" w:rsidP="0073577E">
      <w:pPr>
        <w:pStyle w:val="ListParagraph"/>
        <w:spacing w:line="480" w:lineRule="auto"/>
        <w:ind w:left="780" w:firstLine="570"/>
        <w:jc w:val="both"/>
        <w:rPr>
          <w:rFonts w:asciiTheme="majorBidi" w:hAnsiTheme="majorBidi" w:cstheme="majorBidi"/>
          <w:sz w:val="24"/>
          <w:szCs w:val="24"/>
        </w:rPr>
      </w:pPr>
    </w:p>
    <w:p w14:paraId="24E86C8E" w14:textId="77777777" w:rsidR="00A11179" w:rsidRPr="00FD0D03" w:rsidRDefault="00A11179" w:rsidP="0073577E">
      <w:pPr>
        <w:pStyle w:val="ListParagraph"/>
        <w:numPr>
          <w:ilvl w:val="0"/>
          <w:numId w:val="6"/>
        </w:numPr>
        <w:spacing w:line="480" w:lineRule="auto"/>
        <w:jc w:val="both"/>
        <w:rPr>
          <w:rFonts w:asciiTheme="majorBidi" w:hAnsiTheme="majorBidi" w:cstheme="majorBidi"/>
          <w:sz w:val="24"/>
          <w:szCs w:val="24"/>
        </w:rPr>
      </w:pPr>
      <w:bookmarkStart w:id="10" w:name="_Toc77867314"/>
      <w:r w:rsidRPr="00FD0D03">
        <w:rPr>
          <w:rFonts w:asciiTheme="majorBidi" w:hAnsiTheme="majorBidi" w:cstheme="majorBidi"/>
          <w:sz w:val="24"/>
          <w:szCs w:val="24"/>
        </w:rPr>
        <w:t>Manfaat Praktis</w:t>
      </w:r>
      <w:bookmarkEnd w:id="10"/>
    </w:p>
    <w:p w14:paraId="039939C3" w14:textId="77777777" w:rsidR="00A11179" w:rsidRPr="00FD0D03" w:rsidRDefault="00A11179" w:rsidP="0073577E">
      <w:pPr>
        <w:pStyle w:val="ListParagraph"/>
        <w:numPr>
          <w:ilvl w:val="0"/>
          <w:numId w:val="7"/>
        </w:numPr>
        <w:spacing w:line="480" w:lineRule="auto"/>
        <w:jc w:val="both"/>
        <w:rPr>
          <w:rFonts w:asciiTheme="majorBidi" w:hAnsiTheme="majorBidi" w:cstheme="majorBidi"/>
          <w:sz w:val="24"/>
          <w:szCs w:val="24"/>
        </w:rPr>
      </w:pPr>
      <w:r w:rsidRPr="00FD0D03">
        <w:rPr>
          <w:rFonts w:asciiTheme="majorBidi" w:hAnsiTheme="majorBidi" w:cstheme="majorBidi"/>
          <w:sz w:val="24"/>
          <w:szCs w:val="24"/>
        </w:rPr>
        <w:lastRenderedPageBreak/>
        <w:t>Bagi Penulis</w:t>
      </w:r>
    </w:p>
    <w:p w14:paraId="2849ADD5" w14:textId="724C9EBB" w:rsidR="00A11179" w:rsidRDefault="00A11179" w:rsidP="0073577E">
      <w:pPr>
        <w:pStyle w:val="ListParagraph"/>
        <w:spacing w:line="480" w:lineRule="auto"/>
        <w:ind w:left="1140" w:firstLine="570"/>
        <w:jc w:val="both"/>
        <w:rPr>
          <w:rFonts w:asciiTheme="majorBidi" w:hAnsiTheme="majorBidi" w:cstheme="majorBidi"/>
          <w:sz w:val="24"/>
          <w:szCs w:val="24"/>
        </w:rPr>
      </w:pPr>
      <w:proofErr w:type="gramStart"/>
      <w:r w:rsidRPr="00FD0D03">
        <w:rPr>
          <w:rFonts w:asciiTheme="majorBidi" w:hAnsiTheme="majorBidi" w:cstheme="majorBidi"/>
          <w:sz w:val="24"/>
          <w:szCs w:val="24"/>
        </w:rPr>
        <w:t>Pe</w:t>
      </w:r>
      <w:r w:rsidR="008F4E78">
        <w:rPr>
          <w:rFonts w:asciiTheme="majorBidi" w:hAnsiTheme="majorBidi" w:cstheme="majorBidi"/>
          <w:sz w:val="24"/>
          <w:szCs w:val="24"/>
        </w:rPr>
        <w:t>rancangan</w:t>
      </w:r>
      <w:r w:rsidRPr="00FD0D03">
        <w:rPr>
          <w:rFonts w:asciiTheme="majorBidi" w:hAnsiTheme="majorBidi" w:cstheme="majorBidi"/>
          <w:sz w:val="24"/>
          <w:szCs w:val="24"/>
        </w:rPr>
        <w:t xml:space="preserve"> </w:t>
      </w:r>
      <w:r w:rsidR="001C19EE">
        <w:rPr>
          <w:rFonts w:asciiTheme="majorBidi" w:hAnsiTheme="majorBidi" w:cstheme="majorBidi"/>
          <w:sz w:val="24"/>
          <w:szCs w:val="24"/>
        </w:rPr>
        <w:t>ini digunakan untuk melengkapi</w:t>
      </w:r>
      <w:r w:rsidRPr="00FD0D03">
        <w:rPr>
          <w:rFonts w:asciiTheme="majorBidi" w:hAnsiTheme="majorBidi" w:cstheme="majorBidi"/>
          <w:sz w:val="24"/>
          <w:szCs w:val="24"/>
        </w:rPr>
        <w:t xml:space="preserve"> salah satu persyaratan </w:t>
      </w:r>
      <w:r w:rsidR="000B3EBA">
        <w:rPr>
          <w:rFonts w:asciiTheme="majorBidi" w:hAnsiTheme="majorBidi" w:cstheme="majorBidi"/>
          <w:sz w:val="24"/>
          <w:szCs w:val="24"/>
        </w:rPr>
        <w:t>dalam mendapatkan</w:t>
      </w:r>
      <w:r w:rsidRPr="00FD0D03">
        <w:rPr>
          <w:rFonts w:asciiTheme="majorBidi" w:hAnsiTheme="majorBidi" w:cstheme="majorBidi"/>
          <w:sz w:val="24"/>
          <w:szCs w:val="24"/>
        </w:rPr>
        <w:t xml:space="preserve"> gelar Sarjana Strata 1</w:t>
      </w:r>
      <w:r w:rsidR="00DC27F1">
        <w:rPr>
          <w:rFonts w:asciiTheme="majorBidi" w:hAnsiTheme="majorBidi" w:cstheme="majorBidi"/>
          <w:sz w:val="24"/>
          <w:szCs w:val="24"/>
        </w:rPr>
        <w:t>,</w:t>
      </w:r>
      <w:r w:rsidRPr="00FD0D03">
        <w:rPr>
          <w:rFonts w:asciiTheme="majorBidi" w:hAnsiTheme="majorBidi" w:cstheme="majorBidi"/>
          <w:sz w:val="24"/>
          <w:szCs w:val="24"/>
        </w:rPr>
        <w:t xml:space="preserve"> membantu penulis untuk mengasah dan meningkatkan kemampuan serta mengaplikasikan ilmu yang diperoleh dari dunia perkuliahan.</w:t>
      </w:r>
      <w:proofErr w:type="gramEnd"/>
    </w:p>
    <w:p w14:paraId="20378DD0" w14:textId="77777777" w:rsidR="003B3F7C" w:rsidRDefault="003B3F7C" w:rsidP="0073577E">
      <w:pPr>
        <w:pStyle w:val="ListParagraph"/>
        <w:spacing w:line="480" w:lineRule="auto"/>
        <w:ind w:left="1140" w:firstLine="570"/>
        <w:jc w:val="both"/>
        <w:rPr>
          <w:rFonts w:asciiTheme="majorBidi" w:hAnsiTheme="majorBidi" w:cstheme="majorBidi"/>
          <w:sz w:val="24"/>
          <w:szCs w:val="24"/>
        </w:rPr>
      </w:pPr>
    </w:p>
    <w:p w14:paraId="2D9E7C80" w14:textId="77777777" w:rsidR="00A11179" w:rsidRPr="00AE0BC9" w:rsidRDefault="00A11179" w:rsidP="0073577E">
      <w:pPr>
        <w:pStyle w:val="ListParagraph"/>
        <w:numPr>
          <w:ilvl w:val="0"/>
          <w:numId w:val="7"/>
        </w:numPr>
        <w:spacing w:line="480" w:lineRule="auto"/>
        <w:jc w:val="both"/>
        <w:rPr>
          <w:rFonts w:asciiTheme="majorBidi" w:hAnsiTheme="majorBidi" w:cstheme="majorBidi"/>
          <w:sz w:val="24"/>
          <w:szCs w:val="24"/>
        </w:rPr>
      </w:pPr>
      <w:r w:rsidRPr="00FD0D03">
        <w:rPr>
          <w:rFonts w:asciiTheme="majorBidi" w:hAnsiTheme="majorBidi" w:cstheme="majorBidi"/>
          <w:sz w:val="24"/>
          <w:szCs w:val="24"/>
        </w:rPr>
        <w:t>Bagi Masyarakat</w:t>
      </w:r>
    </w:p>
    <w:p w14:paraId="4EBA4DF3" w14:textId="4E2FECFC" w:rsidR="00A11179" w:rsidRPr="00A11179" w:rsidRDefault="00D666EE" w:rsidP="0073577E">
      <w:pPr>
        <w:pStyle w:val="ListParagraph"/>
        <w:spacing w:line="480" w:lineRule="auto"/>
        <w:ind w:left="1140" w:firstLine="570"/>
        <w:jc w:val="both"/>
        <w:rPr>
          <w:rFonts w:asciiTheme="majorBidi" w:hAnsiTheme="majorBidi" w:cstheme="majorBidi"/>
          <w:sz w:val="24"/>
          <w:szCs w:val="24"/>
        </w:rPr>
      </w:pPr>
      <w:r>
        <w:rPr>
          <w:rFonts w:asciiTheme="majorBidi" w:hAnsiTheme="majorBidi" w:cstheme="majorBidi"/>
          <w:sz w:val="24"/>
          <w:szCs w:val="24"/>
        </w:rPr>
        <w:t>Penulis berharap p</w:t>
      </w:r>
      <w:r w:rsidR="00A11179" w:rsidRPr="00FD0D03">
        <w:rPr>
          <w:rFonts w:asciiTheme="majorBidi" w:hAnsiTheme="majorBidi" w:cstheme="majorBidi"/>
          <w:sz w:val="24"/>
          <w:szCs w:val="24"/>
        </w:rPr>
        <w:t>e</w:t>
      </w:r>
      <w:r w:rsidR="008F4E78">
        <w:rPr>
          <w:rFonts w:asciiTheme="majorBidi" w:hAnsiTheme="majorBidi" w:cstheme="majorBidi"/>
          <w:sz w:val="24"/>
          <w:szCs w:val="24"/>
        </w:rPr>
        <w:t>rancangan</w:t>
      </w:r>
      <w:r w:rsidR="00A11179" w:rsidRPr="00FD0D03">
        <w:rPr>
          <w:rFonts w:asciiTheme="majorBidi" w:hAnsiTheme="majorBidi" w:cstheme="majorBidi"/>
          <w:sz w:val="24"/>
          <w:szCs w:val="24"/>
        </w:rPr>
        <w:t xml:space="preserve"> ini </w:t>
      </w:r>
      <w:r>
        <w:rPr>
          <w:rFonts w:asciiTheme="majorBidi" w:hAnsiTheme="majorBidi" w:cstheme="majorBidi"/>
          <w:sz w:val="24"/>
          <w:szCs w:val="24"/>
        </w:rPr>
        <w:t>bisa</w:t>
      </w:r>
      <w:r w:rsidR="00A11179" w:rsidRPr="00FD0D03">
        <w:rPr>
          <w:rFonts w:asciiTheme="majorBidi" w:hAnsiTheme="majorBidi" w:cstheme="majorBidi"/>
          <w:sz w:val="24"/>
          <w:szCs w:val="24"/>
        </w:rPr>
        <w:t xml:space="preserve"> mem</w:t>
      </w:r>
      <w:r w:rsidR="00F178C5">
        <w:rPr>
          <w:rFonts w:asciiTheme="majorBidi" w:hAnsiTheme="majorBidi" w:cstheme="majorBidi"/>
          <w:sz w:val="24"/>
          <w:szCs w:val="24"/>
        </w:rPr>
        <w:t>bagikan</w:t>
      </w:r>
      <w:r w:rsidR="00A11179" w:rsidRPr="00FD0D03">
        <w:rPr>
          <w:rFonts w:asciiTheme="majorBidi" w:hAnsiTheme="majorBidi" w:cstheme="majorBidi"/>
          <w:sz w:val="24"/>
          <w:szCs w:val="24"/>
        </w:rPr>
        <w:t xml:space="preserve"> pengetahuan kepada masyarakat khususnya mengenai kasus kekerasan </w:t>
      </w:r>
      <w:r w:rsidR="00A11179">
        <w:rPr>
          <w:rFonts w:asciiTheme="majorBidi" w:hAnsiTheme="majorBidi" w:cstheme="majorBidi"/>
          <w:sz w:val="24"/>
          <w:szCs w:val="24"/>
        </w:rPr>
        <w:t>gender pada media digital</w:t>
      </w:r>
      <w:r w:rsidR="00A11179" w:rsidRPr="00FD0D03">
        <w:rPr>
          <w:rFonts w:asciiTheme="majorBidi" w:hAnsiTheme="majorBidi" w:cstheme="majorBidi"/>
          <w:sz w:val="24"/>
          <w:szCs w:val="24"/>
        </w:rPr>
        <w:t xml:space="preserve">, selain itu masyarakat juga dapat lebih </w:t>
      </w:r>
      <w:r w:rsidR="00A11179" w:rsidRPr="00FD0D03">
        <w:rPr>
          <w:rFonts w:asciiTheme="majorBidi" w:hAnsiTheme="majorBidi" w:cstheme="majorBidi"/>
          <w:i/>
          <w:sz w:val="24"/>
          <w:szCs w:val="24"/>
        </w:rPr>
        <w:t>aware</w:t>
      </w:r>
      <w:r w:rsidR="00A11179" w:rsidRPr="00FD0D03">
        <w:rPr>
          <w:rFonts w:asciiTheme="majorBidi" w:hAnsiTheme="majorBidi" w:cstheme="majorBidi"/>
          <w:sz w:val="24"/>
          <w:szCs w:val="24"/>
        </w:rPr>
        <w:t xml:space="preserve"> dan peduli terhadap kasus-kasus kekerasan yang terjadi di masyarakat sehingga masyarakat dapat mengetahui langkah-langkah yang harus dilakukan jika terjadi kasus kekerasan.</w:t>
      </w:r>
    </w:p>
    <w:p w14:paraId="2BC78344" w14:textId="77777777" w:rsidR="00952F35" w:rsidRDefault="00952F35" w:rsidP="0073577E">
      <w:pPr>
        <w:pStyle w:val="ListParagraph"/>
        <w:spacing w:after="0" w:line="480" w:lineRule="auto"/>
        <w:ind w:left="420" w:firstLine="210"/>
        <w:jc w:val="both"/>
        <w:rPr>
          <w:rFonts w:asciiTheme="majorBidi" w:hAnsiTheme="majorBidi" w:cstheme="majorBidi"/>
          <w:sz w:val="24"/>
          <w:szCs w:val="24"/>
        </w:rPr>
      </w:pPr>
    </w:p>
    <w:p w14:paraId="7B4BED58" w14:textId="77777777" w:rsidR="00952F35" w:rsidRPr="00FD0D03" w:rsidRDefault="00952F35" w:rsidP="0073577E">
      <w:pPr>
        <w:pStyle w:val="ListParagraph"/>
        <w:numPr>
          <w:ilvl w:val="1"/>
          <w:numId w:val="1"/>
        </w:numPr>
        <w:spacing w:line="480" w:lineRule="auto"/>
        <w:jc w:val="both"/>
        <w:outlineLvl w:val="1"/>
        <w:rPr>
          <w:rFonts w:asciiTheme="majorBidi" w:hAnsiTheme="majorBidi" w:cstheme="majorBidi"/>
          <w:b/>
          <w:sz w:val="24"/>
          <w:szCs w:val="24"/>
        </w:rPr>
      </w:pPr>
      <w:bookmarkStart w:id="11" w:name="_Toc77867311"/>
      <w:bookmarkStart w:id="12" w:name="_Toc108849527"/>
      <w:r>
        <w:rPr>
          <w:rFonts w:asciiTheme="majorBidi" w:hAnsiTheme="majorBidi" w:cstheme="majorBidi"/>
          <w:b/>
          <w:sz w:val="24"/>
          <w:szCs w:val="24"/>
        </w:rPr>
        <w:t>Batasan Masalah</w:t>
      </w:r>
      <w:bookmarkEnd w:id="11"/>
      <w:bookmarkEnd w:id="12"/>
    </w:p>
    <w:p w14:paraId="2ADD3D09" w14:textId="0982F096" w:rsidR="00952F35" w:rsidRDefault="00952F35" w:rsidP="0073577E">
      <w:pPr>
        <w:pStyle w:val="ListParagraph"/>
        <w:spacing w:line="480" w:lineRule="auto"/>
        <w:ind w:left="420"/>
        <w:jc w:val="both"/>
        <w:rPr>
          <w:rFonts w:asciiTheme="majorBidi" w:hAnsiTheme="majorBidi" w:cstheme="majorBidi"/>
          <w:sz w:val="24"/>
          <w:szCs w:val="24"/>
        </w:rPr>
      </w:pPr>
      <w:r w:rsidRPr="00FD0D03">
        <w:rPr>
          <w:rFonts w:asciiTheme="majorBidi" w:hAnsiTheme="majorBidi" w:cstheme="majorBidi"/>
          <w:sz w:val="24"/>
          <w:szCs w:val="24"/>
        </w:rPr>
        <w:t>Bata</w:t>
      </w:r>
      <w:r>
        <w:rPr>
          <w:rFonts w:asciiTheme="majorBidi" w:hAnsiTheme="majorBidi" w:cstheme="majorBidi"/>
          <w:sz w:val="24"/>
          <w:szCs w:val="24"/>
        </w:rPr>
        <w:t>san masalah</w:t>
      </w:r>
      <w:r w:rsidR="00DC27F1">
        <w:rPr>
          <w:rFonts w:asciiTheme="majorBidi" w:hAnsiTheme="majorBidi" w:cstheme="majorBidi"/>
          <w:sz w:val="24"/>
          <w:szCs w:val="24"/>
        </w:rPr>
        <w:t xml:space="preserve"> yang ada</w:t>
      </w:r>
      <w:r>
        <w:rPr>
          <w:rFonts w:asciiTheme="majorBidi" w:hAnsiTheme="majorBidi" w:cstheme="majorBidi"/>
          <w:sz w:val="24"/>
          <w:szCs w:val="24"/>
        </w:rPr>
        <w:t xml:space="preserve"> </w:t>
      </w:r>
      <w:r w:rsidR="00DC27F1">
        <w:rPr>
          <w:rFonts w:asciiTheme="majorBidi" w:hAnsiTheme="majorBidi" w:cstheme="majorBidi"/>
          <w:sz w:val="24"/>
          <w:szCs w:val="24"/>
        </w:rPr>
        <w:t>pada</w:t>
      </w:r>
      <w:r>
        <w:rPr>
          <w:rFonts w:asciiTheme="majorBidi" w:hAnsiTheme="majorBidi" w:cstheme="majorBidi"/>
          <w:sz w:val="24"/>
          <w:szCs w:val="24"/>
        </w:rPr>
        <w:t xml:space="preserve"> pe</w:t>
      </w:r>
      <w:r w:rsidR="003656B5">
        <w:rPr>
          <w:rFonts w:asciiTheme="majorBidi" w:hAnsiTheme="majorBidi" w:cstheme="majorBidi"/>
          <w:sz w:val="24"/>
          <w:szCs w:val="24"/>
        </w:rPr>
        <w:t>rancangan</w:t>
      </w:r>
      <w:r>
        <w:rPr>
          <w:rFonts w:asciiTheme="majorBidi" w:hAnsiTheme="majorBidi" w:cstheme="majorBidi"/>
          <w:sz w:val="24"/>
          <w:szCs w:val="24"/>
        </w:rPr>
        <w:t xml:space="preserve"> ini adalah sebagai </w:t>
      </w:r>
      <w:proofErr w:type="gramStart"/>
      <w:r>
        <w:rPr>
          <w:rFonts w:asciiTheme="majorBidi" w:hAnsiTheme="majorBidi" w:cstheme="majorBidi"/>
          <w:sz w:val="24"/>
          <w:szCs w:val="24"/>
        </w:rPr>
        <w:t>berikut :</w:t>
      </w:r>
      <w:proofErr w:type="gramEnd"/>
    </w:p>
    <w:p w14:paraId="047B43B0" w14:textId="2E7C40C7" w:rsidR="00952F35" w:rsidRDefault="00952F35" w:rsidP="0073577E">
      <w:pPr>
        <w:pStyle w:val="ListParagraph"/>
        <w:numPr>
          <w:ilvl w:val="0"/>
          <w:numId w:val="8"/>
        </w:numPr>
        <w:spacing w:line="480" w:lineRule="auto"/>
        <w:jc w:val="both"/>
        <w:rPr>
          <w:rFonts w:asciiTheme="majorBidi" w:hAnsiTheme="majorBidi" w:cstheme="majorBidi"/>
          <w:sz w:val="24"/>
          <w:szCs w:val="24"/>
        </w:rPr>
      </w:pPr>
      <w:r w:rsidRPr="00FD36B8">
        <w:rPr>
          <w:rFonts w:asciiTheme="majorBidi" w:hAnsiTheme="majorBidi" w:cstheme="majorBidi"/>
          <w:i/>
          <w:iCs/>
          <w:sz w:val="24"/>
          <w:szCs w:val="24"/>
        </w:rPr>
        <w:t>Output</w:t>
      </w:r>
      <w:r>
        <w:rPr>
          <w:rFonts w:asciiTheme="majorBidi" w:hAnsiTheme="majorBidi" w:cstheme="majorBidi"/>
          <w:sz w:val="24"/>
          <w:szCs w:val="24"/>
        </w:rPr>
        <w:t xml:space="preserve"> video yang diha</w:t>
      </w:r>
      <w:r w:rsidR="00D052AF">
        <w:rPr>
          <w:rFonts w:asciiTheme="majorBidi" w:hAnsiTheme="majorBidi" w:cstheme="majorBidi"/>
          <w:sz w:val="24"/>
          <w:szCs w:val="24"/>
        </w:rPr>
        <w:t>silkan memiliki resolusi 1080p (</w:t>
      </w:r>
      <w:r>
        <w:rPr>
          <w:rFonts w:asciiTheme="majorBidi" w:hAnsiTheme="majorBidi" w:cstheme="majorBidi"/>
          <w:sz w:val="24"/>
          <w:szCs w:val="24"/>
        </w:rPr>
        <w:t>1</w:t>
      </w:r>
      <w:r w:rsidR="00A25B24">
        <w:rPr>
          <w:rFonts w:asciiTheme="majorBidi" w:hAnsiTheme="majorBidi" w:cstheme="majorBidi"/>
          <w:sz w:val="24"/>
          <w:szCs w:val="24"/>
        </w:rPr>
        <w:t>920</w:t>
      </w:r>
      <w:r w:rsidR="007C1D10">
        <w:rPr>
          <w:rFonts w:asciiTheme="majorBidi" w:hAnsiTheme="majorBidi" w:cstheme="majorBidi"/>
          <w:sz w:val="24"/>
          <w:szCs w:val="24"/>
        </w:rPr>
        <w:t xml:space="preserve"> </w:t>
      </w:r>
      <w:r w:rsidR="00A25B24">
        <w:rPr>
          <w:rFonts w:asciiTheme="majorBidi" w:hAnsiTheme="majorBidi" w:cstheme="majorBidi"/>
          <w:sz w:val="24"/>
          <w:szCs w:val="24"/>
        </w:rPr>
        <w:t>x1080</w:t>
      </w:r>
      <w:r w:rsidR="00D052AF">
        <w:rPr>
          <w:rFonts w:asciiTheme="majorBidi" w:hAnsiTheme="majorBidi" w:cstheme="majorBidi"/>
          <w:sz w:val="24"/>
          <w:szCs w:val="24"/>
        </w:rPr>
        <w:t xml:space="preserve"> pixels)</w:t>
      </w:r>
      <w:r w:rsidR="00A25B24">
        <w:rPr>
          <w:rFonts w:asciiTheme="majorBidi" w:hAnsiTheme="majorBidi" w:cstheme="majorBidi"/>
          <w:sz w:val="24"/>
          <w:szCs w:val="24"/>
        </w:rPr>
        <w:t xml:space="preserve"> dengan durasi sekitar </w:t>
      </w:r>
      <w:r w:rsidR="007E2508">
        <w:rPr>
          <w:rFonts w:asciiTheme="majorBidi" w:hAnsiTheme="majorBidi" w:cstheme="majorBidi"/>
          <w:sz w:val="24"/>
          <w:szCs w:val="24"/>
        </w:rPr>
        <w:t>4</w:t>
      </w:r>
      <w:r>
        <w:rPr>
          <w:rFonts w:asciiTheme="majorBidi" w:hAnsiTheme="majorBidi" w:cstheme="majorBidi"/>
          <w:sz w:val="24"/>
          <w:szCs w:val="24"/>
        </w:rPr>
        <w:t xml:space="preserve"> menit.</w:t>
      </w:r>
    </w:p>
    <w:p w14:paraId="07E05A02" w14:textId="72CE7E43" w:rsidR="00952F35" w:rsidRDefault="00952F35" w:rsidP="0073577E">
      <w:pPr>
        <w:pStyle w:val="ListParagraph"/>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Hasil media </w:t>
      </w:r>
      <w:r w:rsidRPr="00793F04">
        <w:rPr>
          <w:rFonts w:asciiTheme="majorBidi" w:hAnsiTheme="majorBidi" w:cstheme="majorBidi"/>
          <w:i/>
          <w:sz w:val="24"/>
          <w:szCs w:val="24"/>
        </w:rPr>
        <w:t>motion g</w:t>
      </w:r>
      <w:r w:rsidR="00793F04" w:rsidRPr="00793F04">
        <w:rPr>
          <w:rFonts w:asciiTheme="majorBidi" w:hAnsiTheme="majorBidi" w:cstheme="majorBidi"/>
          <w:i/>
          <w:sz w:val="24"/>
          <w:szCs w:val="24"/>
        </w:rPr>
        <w:t>raphic</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sebarluaskan </w:t>
      </w:r>
      <w:r w:rsidR="00DC27F1">
        <w:rPr>
          <w:rFonts w:asciiTheme="majorBidi" w:hAnsiTheme="majorBidi" w:cstheme="majorBidi"/>
          <w:sz w:val="24"/>
          <w:szCs w:val="24"/>
        </w:rPr>
        <w:t>lewat</w:t>
      </w:r>
      <w:r>
        <w:rPr>
          <w:rFonts w:asciiTheme="majorBidi" w:hAnsiTheme="majorBidi" w:cstheme="majorBidi"/>
          <w:sz w:val="24"/>
          <w:szCs w:val="24"/>
        </w:rPr>
        <w:t xml:space="preserve"> </w:t>
      </w:r>
      <w:r w:rsidR="005B3D8B">
        <w:rPr>
          <w:rFonts w:asciiTheme="majorBidi" w:hAnsiTheme="majorBidi" w:cstheme="majorBidi"/>
          <w:sz w:val="24"/>
          <w:szCs w:val="24"/>
        </w:rPr>
        <w:t>jejaring sosial</w:t>
      </w:r>
      <w:r>
        <w:rPr>
          <w:rFonts w:asciiTheme="majorBidi" w:hAnsiTheme="majorBidi" w:cstheme="majorBidi"/>
          <w:sz w:val="24"/>
          <w:szCs w:val="24"/>
        </w:rPr>
        <w:t xml:space="preserve"> seperti instagram dan youtube.</w:t>
      </w:r>
    </w:p>
    <w:p w14:paraId="4B6AC80F" w14:textId="14E35663" w:rsidR="00952F35" w:rsidRDefault="00952F35" w:rsidP="0073577E">
      <w:pPr>
        <w:pStyle w:val="ListParagraph"/>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arget </w:t>
      </w:r>
      <w:r w:rsidRPr="00FD36B8">
        <w:rPr>
          <w:rFonts w:asciiTheme="majorBidi" w:hAnsiTheme="majorBidi" w:cstheme="majorBidi"/>
          <w:i/>
          <w:iCs/>
          <w:sz w:val="24"/>
          <w:szCs w:val="24"/>
        </w:rPr>
        <w:t>audience</w:t>
      </w:r>
      <w:r>
        <w:rPr>
          <w:rFonts w:asciiTheme="majorBidi" w:hAnsiTheme="majorBidi" w:cstheme="majorBidi"/>
          <w:sz w:val="24"/>
          <w:szCs w:val="24"/>
        </w:rPr>
        <w:t xml:space="preserve"> </w:t>
      </w:r>
      <w:r w:rsidR="004914D4">
        <w:rPr>
          <w:rFonts w:asciiTheme="majorBidi" w:hAnsiTheme="majorBidi" w:cstheme="majorBidi"/>
          <w:sz w:val="24"/>
          <w:szCs w:val="24"/>
        </w:rPr>
        <w:t xml:space="preserve">dikhususkan pada para perempuan yang rentan menjadi korban </w:t>
      </w:r>
      <w:r w:rsidR="006F04CC">
        <w:rPr>
          <w:rFonts w:asciiTheme="majorBidi" w:hAnsiTheme="majorBidi" w:cstheme="majorBidi"/>
          <w:sz w:val="24"/>
          <w:szCs w:val="24"/>
        </w:rPr>
        <w:t xml:space="preserve">dan </w:t>
      </w:r>
      <w:r w:rsidR="004914D4">
        <w:rPr>
          <w:rFonts w:asciiTheme="majorBidi" w:hAnsiTheme="majorBidi" w:cstheme="majorBidi"/>
          <w:sz w:val="24"/>
          <w:szCs w:val="24"/>
        </w:rPr>
        <w:t xml:space="preserve">laki-laki pengguna </w:t>
      </w:r>
      <w:r w:rsidR="005B3D8B">
        <w:rPr>
          <w:rFonts w:asciiTheme="majorBidi" w:hAnsiTheme="majorBidi" w:cstheme="majorBidi"/>
          <w:sz w:val="24"/>
          <w:szCs w:val="24"/>
        </w:rPr>
        <w:t xml:space="preserve">jejaring sosial </w:t>
      </w:r>
      <w:r w:rsidR="004914D4">
        <w:rPr>
          <w:rFonts w:asciiTheme="majorBidi" w:hAnsiTheme="majorBidi" w:cstheme="majorBidi"/>
          <w:sz w:val="24"/>
          <w:szCs w:val="24"/>
        </w:rPr>
        <w:t xml:space="preserve">agar dapat mengetahui </w:t>
      </w:r>
      <w:r w:rsidR="004914D4">
        <w:rPr>
          <w:rFonts w:asciiTheme="majorBidi" w:hAnsiTheme="majorBidi" w:cstheme="majorBidi"/>
          <w:sz w:val="24"/>
          <w:szCs w:val="24"/>
        </w:rPr>
        <w:lastRenderedPageBreak/>
        <w:t xml:space="preserve">informasi mengenai kekerasan berbasis gender </w:t>
      </w:r>
      <w:r w:rsidR="004914D4" w:rsidRPr="00F065BB">
        <w:rPr>
          <w:rFonts w:asciiTheme="majorBidi" w:hAnsiTheme="majorBidi" w:cstheme="majorBidi"/>
          <w:i/>
          <w:sz w:val="24"/>
          <w:szCs w:val="24"/>
        </w:rPr>
        <w:t>online</w:t>
      </w:r>
      <w:r w:rsidR="004914D4">
        <w:rPr>
          <w:rFonts w:asciiTheme="majorBidi" w:hAnsiTheme="majorBidi" w:cstheme="majorBidi"/>
          <w:sz w:val="24"/>
          <w:szCs w:val="24"/>
        </w:rPr>
        <w:t xml:space="preserve"> sehingga memahami batasan atas tindakannya dalam menggunakan </w:t>
      </w:r>
      <w:r w:rsidR="005B3D8B">
        <w:rPr>
          <w:rFonts w:asciiTheme="majorBidi" w:hAnsiTheme="majorBidi" w:cstheme="majorBidi"/>
          <w:sz w:val="24"/>
          <w:szCs w:val="24"/>
        </w:rPr>
        <w:t>jejaring sosial</w:t>
      </w:r>
      <w:r>
        <w:rPr>
          <w:rFonts w:asciiTheme="majorBidi" w:hAnsiTheme="majorBidi" w:cstheme="majorBidi"/>
          <w:sz w:val="24"/>
          <w:szCs w:val="24"/>
        </w:rPr>
        <w:t>.</w:t>
      </w:r>
    </w:p>
    <w:p w14:paraId="7A4C18BA" w14:textId="77777777" w:rsidR="00023D82" w:rsidRPr="00F065BB" w:rsidRDefault="00023D82" w:rsidP="00F065BB">
      <w:pPr>
        <w:spacing w:line="360" w:lineRule="auto"/>
        <w:jc w:val="both"/>
        <w:rPr>
          <w:rFonts w:asciiTheme="majorBidi" w:hAnsiTheme="majorBidi" w:cstheme="majorBidi"/>
          <w:sz w:val="24"/>
          <w:szCs w:val="24"/>
        </w:rPr>
      </w:pPr>
    </w:p>
    <w:p w14:paraId="3912F81C" w14:textId="5FD29210" w:rsidR="00AE0BC9" w:rsidRDefault="00BF0AE0" w:rsidP="0073577E">
      <w:pPr>
        <w:pStyle w:val="ListParagraph"/>
        <w:numPr>
          <w:ilvl w:val="1"/>
          <w:numId w:val="1"/>
        </w:numPr>
        <w:spacing w:line="480" w:lineRule="auto"/>
        <w:jc w:val="both"/>
        <w:outlineLvl w:val="1"/>
        <w:rPr>
          <w:rFonts w:asciiTheme="majorBidi" w:hAnsiTheme="majorBidi" w:cstheme="majorBidi"/>
          <w:b/>
          <w:sz w:val="24"/>
          <w:szCs w:val="24"/>
        </w:rPr>
      </w:pPr>
      <w:bookmarkStart w:id="13" w:name="_Toc108849528"/>
      <w:r>
        <w:rPr>
          <w:rFonts w:asciiTheme="majorBidi" w:hAnsiTheme="majorBidi" w:cstheme="majorBidi"/>
          <w:b/>
          <w:sz w:val="24"/>
          <w:szCs w:val="24"/>
        </w:rPr>
        <w:t>Metode</w:t>
      </w:r>
      <w:bookmarkEnd w:id="13"/>
    </w:p>
    <w:p w14:paraId="2C3A521F" w14:textId="6B3EAC88" w:rsidR="00BD4097" w:rsidRPr="00BD4097" w:rsidRDefault="005B5375" w:rsidP="0073577E">
      <w:pPr>
        <w:pStyle w:val="ListParagraph"/>
        <w:spacing w:line="480" w:lineRule="auto"/>
        <w:ind w:left="420" w:firstLine="573"/>
        <w:jc w:val="both"/>
        <w:rPr>
          <w:rFonts w:asciiTheme="majorBidi" w:hAnsiTheme="majorBidi" w:cstheme="majorBidi"/>
          <w:sz w:val="24"/>
          <w:szCs w:val="24"/>
        </w:rPr>
      </w:pPr>
      <w:proofErr w:type="gramStart"/>
      <w:r>
        <w:rPr>
          <w:rFonts w:asciiTheme="majorBidi" w:hAnsiTheme="majorBidi" w:cstheme="majorBidi"/>
          <w:sz w:val="24"/>
          <w:szCs w:val="24"/>
        </w:rPr>
        <w:t>Perancangan yang dilakukan oleh penulis</w:t>
      </w:r>
      <w:r w:rsidR="00133FD1">
        <w:rPr>
          <w:rFonts w:asciiTheme="majorBidi" w:hAnsiTheme="majorBidi" w:cstheme="majorBidi"/>
          <w:sz w:val="24"/>
          <w:szCs w:val="24"/>
        </w:rPr>
        <w:t xml:space="preserve"> menggunakan</w:t>
      </w:r>
      <w:r w:rsidR="00BD4097">
        <w:rPr>
          <w:rFonts w:asciiTheme="majorBidi" w:hAnsiTheme="majorBidi" w:cstheme="majorBidi"/>
          <w:sz w:val="24"/>
          <w:szCs w:val="24"/>
        </w:rPr>
        <w:t xml:space="preserve"> metode </w:t>
      </w:r>
      <w:r w:rsidR="0000329A" w:rsidRPr="0000329A">
        <w:rPr>
          <w:rFonts w:asciiTheme="majorBidi" w:hAnsiTheme="majorBidi" w:cstheme="majorBidi"/>
          <w:sz w:val="24"/>
          <w:szCs w:val="24"/>
        </w:rPr>
        <w:t>Perancangan</w:t>
      </w:r>
      <w:r w:rsidR="0000329A">
        <w:rPr>
          <w:rFonts w:asciiTheme="majorBidi" w:hAnsiTheme="majorBidi" w:cstheme="majorBidi"/>
          <w:i/>
          <w:sz w:val="24"/>
          <w:szCs w:val="24"/>
        </w:rPr>
        <w:t xml:space="preserve"> Motion Graphic</w:t>
      </w:r>
      <w:r w:rsidR="00BD4097">
        <w:rPr>
          <w:rFonts w:asciiTheme="majorBidi" w:hAnsiTheme="majorBidi" w:cstheme="majorBidi"/>
          <w:i/>
          <w:sz w:val="24"/>
          <w:szCs w:val="24"/>
        </w:rPr>
        <w:t>.</w:t>
      </w:r>
      <w:proofErr w:type="gramEnd"/>
      <w:r w:rsidR="00BD4097">
        <w:rPr>
          <w:rFonts w:asciiTheme="majorBidi" w:hAnsiTheme="majorBidi" w:cstheme="majorBidi"/>
          <w:i/>
          <w:sz w:val="24"/>
          <w:szCs w:val="24"/>
        </w:rPr>
        <w:t xml:space="preserve"> </w:t>
      </w:r>
      <w:r w:rsidR="00BD4097">
        <w:rPr>
          <w:rFonts w:asciiTheme="majorBidi" w:hAnsiTheme="majorBidi" w:cstheme="majorBidi"/>
          <w:sz w:val="24"/>
          <w:szCs w:val="24"/>
        </w:rPr>
        <w:t>Berikut detail dari metode yang digunakan</w:t>
      </w:r>
      <w:r w:rsidR="001A7CF6">
        <w:rPr>
          <w:rFonts w:asciiTheme="majorBidi" w:hAnsiTheme="majorBidi" w:cstheme="majorBidi"/>
          <w:sz w:val="24"/>
          <w:szCs w:val="24"/>
        </w:rPr>
        <w:t xml:space="preserve"> </w:t>
      </w:r>
      <w:proofErr w:type="gramStart"/>
      <w:r w:rsidR="001A7CF6">
        <w:rPr>
          <w:rFonts w:asciiTheme="majorBidi" w:hAnsiTheme="majorBidi" w:cstheme="majorBidi"/>
          <w:sz w:val="24"/>
          <w:szCs w:val="24"/>
        </w:rPr>
        <w:t>penulis</w:t>
      </w:r>
      <w:r w:rsidR="00BD4097">
        <w:rPr>
          <w:rFonts w:asciiTheme="majorBidi" w:hAnsiTheme="majorBidi" w:cstheme="majorBidi"/>
          <w:sz w:val="24"/>
          <w:szCs w:val="24"/>
        </w:rPr>
        <w:t xml:space="preserve"> :</w:t>
      </w:r>
      <w:proofErr w:type="gramEnd"/>
      <w:r w:rsidR="00BD4097">
        <w:rPr>
          <w:rFonts w:asciiTheme="majorBidi" w:hAnsiTheme="majorBidi" w:cstheme="majorBidi"/>
          <w:sz w:val="24"/>
          <w:szCs w:val="24"/>
        </w:rPr>
        <w:t xml:space="preserve"> </w:t>
      </w:r>
    </w:p>
    <w:p w14:paraId="07572E25" w14:textId="73E99F31" w:rsidR="00315583" w:rsidRDefault="00B9586C" w:rsidP="0073577E">
      <w:pPr>
        <w:pStyle w:val="ListParagraph"/>
        <w:numPr>
          <w:ilvl w:val="2"/>
          <w:numId w:val="1"/>
        </w:numPr>
        <w:spacing w:line="480" w:lineRule="auto"/>
        <w:ind w:left="1080" w:hanging="630"/>
        <w:jc w:val="both"/>
        <w:outlineLvl w:val="2"/>
        <w:rPr>
          <w:rFonts w:asciiTheme="majorBidi" w:hAnsiTheme="majorBidi" w:cstheme="majorBidi"/>
          <w:sz w:val="24"/>
          <w:szCs w:val="24"/>
        </w:rPr>
      </w:pPr>
      <w:bookmarkStart w:id="14" w:name="_Toc108849529"/>
      <w:bookmarkStart w:id="15" w:name="_Toc77867312"/>
      <w:r>
        <w:rPr>
          <w:rFonts w:asciiTheme="majorBidi" w:hAnsiTheme="majorBidi" w:cstheme="majorBidi"/>
          <w:sz w:val="24"/>
          <w:szCs w:val="24"/>
        </w:rPr>
        <w:t>Waktu dan Tempat Perancangan</w:t>
      </w:r>
      <w:bookmarkEnd w:id="14"/>
    </w:p>
    <w:p w14:paraId="621B6C57" w14:textId="4DAA6785" w:rsidR="00824AF7" w:rsidRDefault="00B13241" w:rsidP="0073577E">
      <w:pPr>
        <w:pStyle w:val="ListParagraph"/>
        <w:spacing w:line="480" w:lineRule="auto"/>
        <w:ind w:left="1080" w:firstLine="630"/>
        <w:jc w:val="both"/>
        <w:rPr>
          <w:rFonts w:asciiTheme="majorBidi" w:hAnsiTheme="majorBidi" w:cstheme="majorBidi"/>
          <w:sz w:val="24"/>
          <w:szCs w:val="24"/>
        </w:rPr>
      </w:pPr>
      <w:proofErr w:type="gramStart"/>
      <w:r>
        <w:rPr>
          <w:rFonts w:asciiTheme="majorBidi" w:hAnsiTheme="majorBidi" w:cstheme="majorBidi"/>
          <w:sz w:val="24"/>
          <w:szCs w:val="24"/>
        </w:rPr>
        <w:t xml:space="preserve">Penulis </w:t>
      </w:r>
      <w:r w:rsidR="004B3AE9">
        <w:rPr>
          <w:rFonts w:asciiTheme="majorBidi" w:hAnsiTheme="majorBidi" w:cstheme="majorBidi"/>
          <w:sz w:val="24"/>
          <w:szCs w:val="24"/>
        </w:rPr>
        <w:t xml:space="preserve">mulai </w:t>
      </w:r>
      <w:r>
        <w:rPr>
          <w:rFonts w:asciiTheme="majorBidi" w:hAnsiTheme="majorBidi" w:cstheme="majorBidi"/>
          <w:sz w:val="24"/>
          <w:szCs w:val="24"/>
        </w:rPr>
        <w:t>melakukan pe</w:t>
      </w:r>
      <w:r w:rsidR="00942855">
        <w:rPr>
          <w:rFonts w:asciiTheme="majorBidi" w:hAnsiTheme="majorBidi" w:cstheme="majorBidi"/>
          <w:sz w:val="24"/>
          <w:szCs w:val="24"/>
        </w:rPr>
        <w:t>rancangan</w:t>
      </w:r>
      <w:r w:rsidR="009B43E2">
        <w:rPr>
          <w:rFonts w:asciiTheme="majorBidi" w:hAnsiTheme="majorBidi" w:cstheme="majorBidi"/>
          <w:sz w:val="24"/>
          <w:szCs w:val="24"/>
        </w:rPr>
        <w:t xml:space="preserve"> pada bulan Juli 2021</w:t>
      </w:r>
      <w:r w:rsidR="00644F44">
        <w:rPr>
          <w:rFonts w:asciiTheme="majorBidi" w:hAnsiTheme="majorBidi" w:cstheme="majorBidi"/>
          <w:sz w:val="24"/>
          <w:szCs w:val="24"/>
        </w:rPr>
        <w:t>.</w:t>
      </w:r>
      <w:proofErr w:type="gramEnd"/>
      <w:r w:rsidR="00644F44">
        <w:rPr>
          <w:rFonts w:asciiTheme="majorBidi" w:hAnsiTheme="majorBidi" w:cstheme="majorBidi"/>
          <w:sz w:val="24"/>
          <w:szCs w:val="24"/>
        </w:rPr>
        <w:t xml:space="preserve"> </w:t>
      </w:r>
      <w:proofErr w:type="gramStart"/>
      <w:r w:rsidR="00644F44">
        <w:rPr>
          <w:rFonts w:asciiTheme="majorBidi" w:hAnsiTheme="majorBidi" w:cstheme="majorBidi"/>
          <w:sz w:val="24"/>
          <w:szCs w:val="24"/>
        </w:rPr>
        <w:t>Pe</w:t>
      </w:r>
      <w:r w:rsidR="00942855">
        <w:rPr>
          <w:rFonts w:asciiTheme="majorBidi" w:hAnsiTheme="majorBidi" w:cstheme="majorBidi"/>
          <w:sz w:val="24"/>
          <w:szCs w:val="24"/>
        </w:rPr>
        <w:t>rancangan</w:t>
      </w:r>
      <w:r w:rsidR="00644F44">
        <w:rPr>
          <w:rFonts w:asciiTheme="majorBidi" w:hAnsiTheme="majorBidi" w:cstheme="majorBidi"/>
          <w:sz w:val="24"/>
          <w:szCs w:val="24"/>
        </w:rPr>
        <w:t xml:space="preserve"> yang dilakukan penulis </w:t>
      </w:r>
      <w:r w:rsidR="004B1F8A">
        <w:rPr>
          <w:rFonts w:asciiTheme="majorBidi" w:hAnsiTheme="majorBidi" w:cstheme="majorBidi"/>
          <w:sz w:val="24"/>
          <w:szCs w:val="24"/>
        </w:rPr>
        <w:t xml:space="preserve">berlokasi </w:t>
      </w:r>
      <w:r w:rsidR="00E048D5">
        <w:rPr>
          <w:rFonts w:asciiTheme="majorBidi" w:hAnsiTheme="majorBidi" w:cstheme="majorBidi"/>
          <w:sz w:val="24"/>
          <w:szCs w:val="24"/>
        </w:rPr>
        <w:t xml:space="preserve">di </w:t>
      </w:r>
      <w:r w:rsidR="00787F4D">
        <w:rPr>
          <w:rFonts w:asciiTheme="majorBidi" w:hAnsiTheme="majorBidi" w:cstheme="majorBidi"/>
          <w:sz w:val="24"/>
          <w:szCs w:val="24"/>
        </w:rPr>
        <w:t>Jalan Mawar No</w:t>
      </w:r>
      <w:r w:rsidR="00C26B2B">
        <w:rPr>
          <w:rFonts w:asciiTheme="majorBidi" w:hAnsiTheme="majorBidi" w:cstheme="majorBidi"/>
          <w:sz w:val="24"/>
          <w:szCs w:val="24"/>
        </w:rPr>
        <w:t>. 21, Bangsri, Jepara.</w:t>
      </w:r>
      <w:proofErr w:type="gramEnd"/>
      <w:r w:rsidR="00484FF8">
        <w:rPr>
          <w:rFonts w:asciiTheme="majorBidi" w:hAnsiTheme="majorBidi" w:cstheme="majorBidi"/>
          <w:sz w:val="24"/>
          <w:szCs w:val="24"/>
        </w:rPr>
        <w:t xml:space="preserve"> </w:t>
      </w:r>
      <w:r w:rsidR="000B7A56">
        <w:rPr>
          <w:rFonts w:asciiTheme="majorBidi" w:hAnsiTheme="majorBidi" w:cstheme="majorBidi"/>
          <w:sz w:val="24"/>
          <w:szCs w:val="24"/>
        </w:rPr>
        <w:t xml:space="preserve"> </w:t>
      </w:r>
    </w:p>
    <w:p w14:paraId="6C4A1B5E" w14:textId="77777777" w:rsidR="003B3F7C" w:rsidRPr="00A11179" w:rsidRDefault="003B3F7C" w:rsidP="0073577E">
      <w:pPr>
        <w:pStyle w:val="ListParagraph"/>
        <w:spacing w:line="480" w:lineRule="auto"/>
        <w:ind w:left="1080" w:firstLine="630"/>
        <w:jc w:val="both"/>
        <w:rPr>
          <w:rFonts w:asciiTheme="majorBidi" w:hAnsiTheme="majorBidi" w:cstheme="majorBidi"/>
          <w:sz w:val="24"/>
          <w:szCs w:val="24"/>
        </w:rPr>
      </w:pPr>
    </w:p>
    <w:p w14:paraId="035D3C16" w14:textId="749B988A" w:rsidR="00315583" w:rsidRDefault="00315583" w:rsidP="0073577E">
      <w:pPr>
        <w:pStyle w:val="ListParagraph"/>
        <w:numPr>
          <w:ilvl w:val="2"/>
          <w:numId w:val="1"/>
        </w:numPr>
        <w:spacing w:line="480" w:lineRule="auto"/>
        <w:ind w:left="1080" w:hanging="630"/>
        <w:jc w:val="both"/>
        <w:outlineLvl w:val="2"/>
        <w:rPr>
          <w:rFonts w:asciiTheme="majorBidi" w:hAnsiTheme="majorBidi" w:cstheme="majorBidi"/>
          <w:sz w:val="24"/>
          <w:szCs w:val="24"/>
        </w:rPr>
      </w:pPr>
      <w:bookmarkStart w:id="16" w:name="_Toc108849530"/>
      <w:r w:rsidRPr="00315583">
        <w:rPr>
          <w:rFonts w:asciiTheme="majorBidi" w:hAnsiTheme="majorBidi" w:cstheme="majorBidi"/>
          <w:sz w:val="24"/>
          <w:szCs w:val="24"/>
        </w:rPr>
        <w:t>Bahan dan Alat Pe</w:t>
      </w:r>
      <w:r w:rsidR="005B4225">
        <w:rPr>
          <w:rFonts w:asciiTheme="majorBidi" w:hAnsiTheme="majorBidi" w:cstheme="majorBidi"/>
          <w:sz w:val="24"/>
          <w:szCs w:val="24"/>
        </w:rPr>
        <w:t>rancangan</w:t>
      </w:r>
      <w:bookmarkEnd w:id="16"/>
    </w:p>
    <w:p w14:paraId="2527B6CF" w14:textId="0926421B" w:rsidR="00F948CA" w:rsidRDefault="00872D79" w:rsidP="0073577E">
      <w:pPr>
        <w:pStyle w:val="ListParagraph"/>
        <w:spacing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w:t>
      </w:r>
      <w:r w:rsidR="00750504">
        <w:rPr>
          <w:rFonts w:asciiTheme="majorBidi" w:hAnsiTheme="majorBidi" w:cstheme="majorBidi"/>
          <w:sz w:val="24"/>
          <w:szCs w:val="24"/>
        </w:rPr>
        <w:t>ahan dan alat yang</w:t>
      </w:r>
      <w:r>
        <w:rPr>
          <w:rFonts w:asciiTheme="majorBidi" w:hAnsiTheme="majorBidi" w:cstheme="majorBidi"/>
          <w:sz w:val="24"/>
          <w:szCs w:val="24"/>
        </w:rPr>
        <w:t xml:space="preserve"> digunakan oleh penulis yaitu P</w:t>
      </w:r>
      <w:r w:rsidR="00F53994">
        <w:rPr>
          <w:rFonts w:asciiTheme="majorBidi" w:hAnsiTheme="majorBidi" w:cstheme="majorBidi"/>
          <w:sz w:val="24"/>
          <w:szCs w:val="24"/>
        </w:rPr>
        <w:t xml:space="preserve">erangkat </w:t>
      </w:r>
      <w:r>
        <w:rPr>
          <w:rFonts w:asciiTheme="majorBidi" w:hAnsiTheme="majorBidi" w:cstheme="majorBidi"/>
          <w:sz w:val="24"/>
          <w:szCs w:val="24"/>
        </w:rPr>
        <w:t>K</w:t>
      </w:r>
      <w:r w:rsidR="00F53994">
        <w:rPr>
          <w:rFonts w:asciiTheme="majorBidi" w:hAnsiTheme="majorBidi" w:cstheme="majorBidi"/>
          <w:sz w:val="24"/>
          <w:szCs w:val="24"/>
        </w:rPr>
        <w:t>eras dan Perangkat L</w:t>
      </w:r>
      <w:r w:rsidR="00506B6C">
        <w:rPr>
          <w:rFonts w:asciiTheme="majorBidi" w:hAnsiTheme="majorBidi" w:cstheme="majorBidi"/>
          <w:sz w:val="24"/>
          <w:szCs w:val="24"/>
        </w:rPr>
        <w:t>unak</w:t>
      </w:r>
      <w:r w:rsidR="00EB3286">
        <w:rPr>
          <w:rFonts w:asciiTheme="majorBidi" w:hAnsiTheme="majorBidi" w:cstheme="majorBidi"/>
          <w:sz w:val="24"/>
          <w:szCs w:val="24"/>
        </w:rPr>
        <w:t>.</w:t>
      </w:r>
      <w:proofErr w:type="gramEnd"/>
      <w:r w:rsidR="00EB3286">
        <w:rPr>
          <w:rFonts w:asciiTheme="majorBidi" w:hAnsiTheme="majorBidi" w:cstheme="majorBidi"/>
          <w:sz w:val="24"/>
          <w:szCs w:val="24"/>
        </w:rPr>
        <w:t xml:space="preserve"> Berikut detail dari bahan dan alat yang digunakan</w:t>
      </w:r>
      <w:r w:rsidR="0037375C">
        <w:rPr>
          <w:rFonts w:asciiTheme="majorBidi" w:hAnsiTheme="majorBidi" w:cstheme="majorBidi"/>
          <w:sz w:val="24"/>
          <w:szCs w:val="24"/>
        </w:rPr>
        <w:t xml:space="preserve"> </w:t>
      </w:r>
      <w:proofErr w:type="gramStart"/>
      <w:r w:rsidR="00EB3286">
        <w:rPr>
          <w:rFonts w:asciiTheme="majorBidi" w:hAnsiTheme="majorBidi" w:cstheme="majorBidi"/>
          <w:sz w:val="24"/>
          <w:szCs w:val="24"/>
        </w:rPr>
        <w:t>penulis</w:t>
      </w:r>
      <w:r w:rsidR="0037375C">
        <w:rPr>
          <w:rFonts w:asciiTheme="majorBidi" w:hAnsiTheme="majorBidi" w:cstheme="majorBidi"/>
          <w:sz w:val="24"/>
          <w:szCs w:val="24"/>
        </w:rPr>
        <w:t xml:space="preserve"> :</w:t>
      </w:r>
      <w:proofErr w:type="gramEnd"/>
    </w:p>
    <w:p w14:paraId="5E8B980B" w14:textId="62F4FB23" w:rsidR="0037375C" w:rsidRPr="0013587F" w:rsidRDefault="000145E5" w:rsidP="0073577E">
      <w:pPr>
        <w:pStyle w:val="ListParagraph"/>
        <w:numPr>
          <w:ilvl w:val="1"/>
          <w:numId w:val="8"/>
        </w:numPr>
        <w:spacing w:line="480" w:lineRule="auto"/>
        <w:ind w:left="1418" w:hanging="283"/>
        <w:jc w:val="both"/>
        <w:rPr>
          <w:rFonts w:asciiTheme="majorBidi" w:hAnsiTheme="majorBidi" w:cstheme="majorBidi"/>
          <w:sz w:val="24"/>
          <w:szCs w:val="24"/>
        </w:rPr>
      </w:pPr>
      <w:r w:rsidRPr="0013587F">
        <w:rPr>
          <w:rFonts w:asciiTheme="majorBidi" w:hAnsiTheme="majorBidi" w:cstheme="majorBidi"/>
          <w:sz w:val="24"/>
          <w:szCs w:val="24"/>
        </w:rPr>
        <w:t>Peran</w:t>
      </w:r>
      <w:r w:rsidR="00A96549">
        <w:rPr>
          <w:rFonts w:asciiTheme="majorBidi" w:hAnsiTheme="majorBidi" w:cstheme="majorBidi"/>
          <w:sz w:val="24"/>
          <w:szCs w:val="24"/>
        </w:rPr>
        <w:t>g</w:t>
      </w:r>
      <w:r w:rsidRPr="0013587F">
        <w:rPr>
          <w:rFonts w:asciiTheme="majorBidi" w:hAnsiTheme="majorBidi" w:cstheme="majorBidi"/>
          <w:sz w:val="24"/>
          <w:szCs w:val="24"/>
        </w:rPr>
        <w:t>kat Keras</w:t>
      </w:r>
    </w:p>
    <w:p w14:paraId="5D4E7ECA" w14:textId="59440B32" w:rsidR="00C3292E" w:rsidRDefault="00C3292E" w:rsidP="0073577E">
      <w:pPr>
        <w:pStyle w:val="ListParagraph"/>
        <w:numPr>
          <w:ilvl w:val="2"/>
          <w:numId w:val="8"/>
        </w:numPr>
        <w:spacing w:line="480" w:lineRule="auto"/>
        <w:jc w:val="both"/>
        <w:rPr>
          <w:rFonts w:asciiTheme="majorBidi" w:hAnsiTheme="majorBidi" w:cstheme="majorBidi"/>
          <w:sz w:val="24"/>
          <w:szCs w:val="24"/>
        </w:rPr>
      </w:pPr>
      <w:proofErr w:type="gramStart"/>
      <w:r>
        <w:rPr>
          <w:rFonts w:asciiTheme="majorBidi" w:hAnsiTheme="majorBidi" w:cstheme="majorBidi"/>
          <w:sz w:val="24"/>
          <w:szCs w:val="24"/>
        </w:rPr>
        <w:t>Laptop</w:t>
      </w:r>
      <w:r w:rsidR="00EA1F48">
        <w:rPr>
          <w:rFonts w:asciiTheme="majorBidi" w:hAnsiTheme="majorBidi" w:cstheme="majorBidi"/>
          <w:sz w:val="24"/>
          <w:szCs w:val="24"/>
        </w:rPr>
        <w:t xml:space="preserve"> :</w:t>
      </w:r>
      <w:proofErr w:type="gramEnd"/>
      <w:r>
        <w:rPr>
          <w:rFonts w:asciiTheme="majorBidi" w:hAnsiTheme="majorBidi" w:cstheme="majorBidi"/>
          <w:sz w:val="24"/>
          <w:szCs w:val="24"/>
        </w:rPr>
        <w:t xml:space="preserve"> </w:t>
      </w:r>
      <w:r w:rsidR="00EA1F48">
        <w:rPr>
          <w:rFonts w:asciiTheme="majorBidi" w:hAnsiTheme="majorBidi" w:cstheme="majorBidi"/>
          <w:sz w:val="24"/>
          <w:szCs w:val="24"/>
        </w:rPr>
        <w:t xml:space="preserve">AMD Reyzen 5 4600H (12 cpu) </w:t>
      </w:r>
      <w:r w:rsidR="005A4817">
        <w:rPr>
          <w:rFonts w:asciiTheme="majorBidi" w:hAnsiTheme="majorBidi" w:cstheme="majorBidi"/>
          <w:sz w:val="24"/>
          <w:szCs w:val="24"/>
        </w:rPr>
        <w:t xml:space="preserve">3,0 </w:t>
      </w:r>
      <w:r w:rsidR="00EA1F48">
        <w:rPr>
          <w:rFonts w:asciiTheme="majorBidi" w:hAnsiTheme="majorBidi" w:cstheme="majorBidi"/>
          <w:sz w:val="24"/>
          <w:szCs w:val="24"/>
        </w:rPr>
        <w:t xml:space="preserve">GHz, </w:t>
      </w:r>
      <w:r w:rsidR="005A4817">
        <w:rPr>
          <w:rFonts w:asciiTheme="majorBidi" w:hAnsiTheme="majorBidi" w:cstheme="majorBidi"/>
          <w:sz w:val="24"/>
          <w:szCs w:val="24"/>
        </w:rPr>
        <w:t xml:space="preserve">NVIDIA GTX 1650 TI, RAM 8 GB, Peyimpanan internal </w:t>
      </w:r>
      <w:r w:rsidR="008D2341">
        <w:rPr>
          <w:rFonts w:asciiTheme="majorBidi" w:hAnsiTheme="majorBidi" w:cstheme="majorBidi"/>
          <w:sz w:val="24"/>
          <w:szCs w:val="24"/>
        </w:rPr>
        <w:t>512</w:t>
      </w:r>
      <w:r w:rsidR="005A4817">
        <w:rPr>
          <w:rFonts w:asciiTheme="majorBidi" w:hAnsiTheme="majorBidi" w:cstheme="majorBidi"/>
          <w:sz w:val="24"/>
          <w:szCs w:val="24"/>
        </w:rPr>
        <w:t xml:space="preserve"> GB SSD.</w:t>
      </w:r>
    </w:p>
    <w:p w14:paraId="403C4F4A" w14:textId="0BB00AD0" w:rsidR="00566D72" w:rsidRDefault="00566D72" w:rsidP="0073577E">
      <w:pPr>
        <w:pStyle w:val="ListParagraph"/>
        <w:numPr>
          <w:ilvl w:val="2"/>
          <w:numId w:val="8"/>
        </w:numPr>
        <w:spacing w:line="480" w:lineRule="auto"/>
        <w:jc w:val="both"/>
        <w:rPr>
          <w:rFonts w:asciiTheme="majorBidi" w:hAnsiTheme="majorBidi" w:cstheme="majorBidi"/>
          <w:sz w:val="24"/>
          <w:szCs w:val="24"/>
        </w:rPr>
      </w:pPr>
      <w:r w:rsidRPr="0071554D">
        <w:rPr>
          <w:rFonts w:asciiTheme="majorBidi" w:hAnsiTheme="majorBidi" w:cstheme="majorBidi"/>
          <w:i/>
          <w:sz w:val="24"/>
          <w:szCs w:val="24"/>
        </w:rPr>
        <w:t>Mouse</w:t>
      </w:r>
      <w:r>
        <w:rPr>
          <w:rFonts w:asciiTheme="majorBidi" w:hAnsiTheme="majorBidi" w:cstheme="majorBidi"/>
          <w:sz w:val="24"/>
          <w:szCs w:val="24"/>
        </w:rPr>
        <w:t>.</w:t>
      </w:r>
    </w:p>
    <w:p w14:paraId="0AB9ED43" w14:textId="5EC1DAE4" w:rsidR="00932794" w:rsidRDefault="00BA47A0" w:rsidP="0073577E">
      <w:pPr>
        <w:pStyle w:val="ListParagraph"/>
        <w:numPr>
          <w:ilvl w:val="2"/>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Pen Tablet.</w:t>
      </w:r>
    </w:p>
    <w:p w14:paraId="7AC8DE08" w14:textId="2E49D0E4" w:rsidR="00C657D0" w:rsidRDefault="00C657D0" w:rsidP="0073577E">
      <w:pPr>
        <w:pStyle w:val="ListParagraph"/>
        <w:numPr>
          <w:ilvl w:val="2"/>
          <w:numId w:val="8"/>
        </w:numPr>
        <w:spacing w:line="480" w:lineRule="auto"/>
        <w:jc w:val="both"/>
        <w:rPr>
          <w:rFonts w:asciiTheme="majorBidi" w:hAnsiTheme="majorBidi" w:cstheme="majorBidi"/>
          <w:sz w:val="24"/>
          <w:szCs w:val="24"/>
        </w:rPr>
      </w:pPr>
      <w:r w:rsidRPr="0071554D">
        <w:rPr>
          <w:rFonts w:asciiTheme="majorBidi" w:hAnsiTheme="majorBidi" w:cstheme="majorBidi"/>
          <w:i/>
          <w:sz w:val="24"/>
          <w:szCs w:val="24"/>
        </w:rPr>
        <w:t>Headset</w:t>
      </w:r>
      <w:r w:rsidR="003A2F0B">
        <w:rPr>
          <w:rFonts w:asciiTheme="majorBidi" w:hAnsiTheme="majorBidi" w:cstheme="majorBidi"/>
          <w:sz w:val="24"/>
          <w:szCs w:val="24"/>
        </w:rPr>
        <w:t>.</w:t>
      </w:r>
      <w:r>
        <w:rPr>
          <w:rFonts w:asciiTheme="majorBidi" w:hAnsiTheme="majorBidi" w:cstheme="majorBidi"/>
          <w:sz w:val="24"/>
          <w:szCs w:val="24"/>
        </w:rPr>
        <w:t xml:space="preserve"> </w:t>
      </w:r>
    </w:p>
    <w:p w14:paraId="3B6F9E37" w14:textId="2DE60ACA" w:rsidR="00A471EF" w:rsidRPr="00BD4097" w:rsidRDefault="00A471EF" w:rsidP="0073577E">
      <w:pPr>
        <w:pStyle w:val="ListParagraph"/>
        <w:spacing w:line="480" w:lineRule="auto"/>
        <w:ind w:left="2400"/>
        <w:jc w:val="both"/>
        <w:rPr>
          <w:rFonts w:asciiTheme="majorBidi" w:hAnsiTheme="majorBidi" w:cstheme="majorBidi"/>
          <w:sz w:val="24"/>
          <w:szCs w:val="24"/>
        </w:rPr>
      </w:pPr>
    </w:p>
    <w:p w14:paraId="2C80A035" w14:textId="77295E77" w:rsidR="000145E5" w:rsidRDefault="000145E5" w:rsidP="0073577E">
      <w:pPr>
        <w:pStyle w:val="ListParagraph"/>
        <w:numPr>
          <w:ilvl w:val="1"/>
          <w:numId w:val="8"/>
        </w:numPr>
        <w:spacing w:line="480" w:lineRule="auto"/>
        <w:ind w:left="1418" w:hanging="283"/>
        <w:jc w:val="both"/>
        <w:rPr>
          <w:rFonts w:asciiTheme="majorBidi" w:hAnsiTheme="majorBidi" w:cstheme="majorBidi"/>
          <w:sz w:val="24"/>
          <w:szCs w:val="24"/>
        </w:rPr>
      </w:pPr>
      <w:r>
        <w:rPr>
          <w:rFonts w:asciiTheme="majorBidi" w:hAnsiTheme="majorBidi" w:cstheme="majorBidi"/>
          <w:sz w:val="24"/>
          <w:szCs w:val="24"/>
        </w:rPr>
        <w:t>Perangkat Lunak</w:t>
      </w:r>
    </w:p>
    <w:p w14:paraId="0919F7B1" w14:textId="5EB4FF6E" w:rsidR="00566D72" w:rsidRPr="0071554D" w:rsidRDefault="00566D72" w:rsidP="0073577E">
      <w:pPr>
        <w:pStyle w:val="ListParagraph"/>
        <w:numPr>
          <w:ilvl w:val="2"/>
          <w:numId w:val="8"/>
        </w:numPr>
        <w:spacing w:line="480" w:lineRule="auto"/>
        <w:jc w:val="both"/>
        <w:rPr>
          <w:rFonts w:asciiTheme="majorBidi" w:hAnsiTheme="majorBidi" w:cstheme="majorBidi"/>
          <w:i/>
          <w:sz w:val="24"/>
          <w:szCs w:val="24"/>
        </w:rPr>
      </w:pPr>
      <w:r w:rsidRPr="0071554D">
        <w:rPr>
          <w:rFonts w:asciiTheme="majorBidi" w:hAnsiTheme="majorBidi" w:cstheme="majorBidi"/>
          <w:i/>
          <w:sz w:val="24"/>
          <w:szCs w:val="24"/>
        </w:rPr>
        <w:t>Adobe Illustrator</w:t>
      </w:r>
      <w:r w:rsidR="007549F2">
        <w:rPr>
          <w:rFonts w:asciiTheme="majorBidi" w:hAnsiTheme="majorBidi" w:cstheme="majorBidi"/>
          <w:i/>
          <w:sz w:val="24"/>
          <w:szCs w:val="24"/>
        </w:rPr>
        <w:t xml:space="preserve"> (CC</w:t>
      </w:r>
      <w:r w:rsidRPr="0071554D">
        <w:rPr>
          <w:rFonts w:asciiTheme="majorBidi" w:hAnsiTheme="majorBidi" w:cstheme="majorBidi"/>
          <w:i/>
          <w:sz w:val="24"/>
          <w:szCs w:val="24"/>
        </w:rPr>
        <w:t xml:space="preserve"> 2020</w:t>
      </w:r>
      <w:r w:rsidR="007549F2">
        <w:rPr>
          <w:rFonts w:asciiTheme="majorBidi" w:hAnsiTheme="majorBidi" w:cstheme="majorBidi"/>
          <w:i/>
          <w:sz w:val="24"/>
          <w:szCs w:val="24"/>
        </w:rPr>
        <w:t>)</w:t>
      </w:r>
      <w:r w:rsidR="00663F3F" w:rsidRPr="0071554D">
        <w:rPr>
          <w:rFonts w:asciiTheme="majorBidi" w:hAnsiTheme="majorBidi" w:cstheme="majorBidi"/>
          <w:i/>
          <w:sz w:val="24"/>
          <w:szCs w:val="24"/>
        </w:rPr>
        <w:t>.</w:t>
      </w:r>
    </w:p>
    <w:p w14:paraId="6E9E770F" w14:textId="2C1FD1DE" w:rsidR="00BD2DEB" w:rsidRPr="0071554D" w:rsidRDefault="00BD2DEB" w:rsidP="0073577E">
      <w:pPr>
        <w:pStyle w:val="ListParagraph"/>
        <w:numPr>
          <w:ilvl w:val="2"/>
          <w:numId w:val="8"/>
        </w:numPr>
        <w:spacing w:line="480" w:lineRule="auto"/>
        <w:jc w:val="both"/>
        <w:rPr>
          <w:rFonts w:asciiTheme="majorBidi" w:hAnsiTheme="majorBidi" w:cstheme="majorBidi"/>
          <w:i/>
          <w:sz w:val="24"/>
          <w:szCs w:val="24"/>
        </w:rPr>
      </w:pPr>
      <w:r w:rsidRPr="0071554D">
        <w:rPr>
          <w:rFonts w:asciiTheme="majorBidi" w:hAnsiTheme="majorBidi" w:cstheme="majorBidi"/>
          <w:i/>
          <w:sz w:val="24"/>
          <w:szCs w:val="24"/>
        </w:rPr>
        <w:t xml:space="preserve">Adobe Photoshop </w:t>
      </w:r>
      <w:r w:rsidR="007549F2">
        <w:rPr>
          <w:rFonts w:asciiTheme="majorBidi" w:hAnsiTheme="majorBidi" w:cstheme="majorBidi"/>
          <w:i/>
          <w:sz w:val="24"/>
          <w:szCs w:val="24"/>
        </w:rPr>
        <w:t xml:space="preserve">(CC </w:t>
      </w:r>
      <w:r w:rsidRPr="0071554D">
        <w:rPr>
          <w:rFonts w:asciiTheme="majorBidi" w:hAnsiTheme="majorBidi" w:cstheme="majorBidi"/>
          <w:i/>
          <w:sz w:val="24"/>
          <w:szCs w:val="24"/>
        </w:rPr>
        <w:t>2020</w:t>
      </w:r>
      <w:r w:rsidR="007549F2">
        <w:rPr>
          <w:rFonts w:asciiTheme="majorBidi" w:hAnsiTheme="majorBidi" w:cstheme="majorBidi"/>
          <w:i/>
          <w:sz w:val="24"/>
          <w:szCs w:val="24"/>
        </w:rPr>
        <w:t>)</w:t>
      </w:r>
      <w:r w:rsidR="009E1BA4">
        <w:rPr>
          <w:rFonts w:asciiTheme="majorBidi" w:hAnsiTheme="majorBidi" w:cstheme="majorBidi"/>
          <w:i/>
          <w:sz w:val="24"/>
          <w:szCs w:val="24"/>
        </w:rPr>
        <w:t>.</w:t>
      </w:r>
    </w:p>
    <w:p w14:paraId="4CD8361F" w14:textId="04628CD4" w:rsidR="00566D72" w:rsidRPr="0071554D" w:rsidRDefault="00566D72" w:rsidP="0073577E">
      <w:pPr>
        <w:pStyle w:val="ListParagraph"/>
        <w:numPr>
          <w:ilvl w:val="2"/>
          <w:numId w:val="8"/>
        </w:numPr>
        <w:spacing w:line="480" w:lineRule="auto"/>
        <w:jc w:val="both"/>
        <w:rPr>
          <w:rFonts w:asciiTheme="majorBidi" w:hAnsiTheme="majorBidi" w:cstheme="majorBidi"/>
          <w:i/>
          <w:sz w:val="24"/>
          <w:szCs w:val="24"/>
        </w:rPr>
      </w:pPr>
      <w:r w:rsidRPr="0071554D">
        <w:rPr>
          <w:rFonts w:asciiTheme="majorBidi" w:hAnsiTheme="majorBidi" w:cstheme="majorBidi"/>
          <w:i/>
          <w:sz w:val="24"/>
          <w:szCs w:val="24"/>
        </w:rPr>
        <w:t xml:space="preserve">Adobe </w:t>
      </w:r>
      <w:proofErr w:type="gramStart"/>
      <w:r w:rsidRPr="0071554D">
        <w:rPr>
          <w:rFonts w:asciiTheme="majorBidi" w:hAnsiTheme="majorBidi" w:cstheme="majorBidi"/>
          <w:i/>
          <w:sz w:val="24"/>
          <w:szCs w:val="24"/>
        </w:rPr>
        <w:t>After</w:t>
      </w:r>
      <w:proofErr w:type="gramEnd"/>
      <w:r w:rsidRPr="0071554D">
        <w:rPr>
          <w:rFonts w:asciiTheme="majorBidi" w:hAnsiTheme="majorBidi" w:cstheme="majorBidi"/>
          <w:i/>
          <w:sz w:val="24"/>
          <w:szCs w:val="24"/>
        </w:rPr>
        <w:t xml:space="preserve"> Effects</w:t>
      </w:r>
      <w:r w:rsidR="00836753">
        <w:rPr>
          <w:rFonts w:asciiTheme="majorBidi" w:hAnsiTheme="majorBidi" w:cstheme="majorBidi"/>
          <w:i/>
          <w:sz w:val="24"/>
          <w:szCs w:val="24"/>
        </w:rPr>
        <w:t xml:space="preserve"> </w:t>
      </w:r>
      <w:r w:rsidR="007549F2">
        <w:rPr>
          <w:rFonts w:asciiTheme="majorBidi" w:hAnsiTheme="majorBidi" w:cstheme="majorBidi"/>
          <w:i/>
          <w:sz w:val="24"/>
          <w:szCs w:val="24"/>
        </w:rPr>
        <w:t xml:space="preserve">(CC </w:t>
      </w:r>
      <w:r w:rsidRPr="0071554D">
        <w:rPr>
          <w:rFonts w:asciiTheme="majorBidi" w:hAnsiTheme="majorBidi" w:cstheme="majorBidi"/>
          <w:i/>
          <w:sz w:val="24"/>
          <w:szCs w:val="24"/>
        </w:rPr>
        <w:t>2020</w:t>
      </w:r>
      <w:r w:rsidR="007549F2">
        <w:rPr>
          <w:rFonts w:asciiTheme="majorBidi" w:hAnsiTheme="majorBidi" w:cstheme="majorBidi"/>
          <w:i/>
          <w:sz w:val="24"/>
          <w:szCs w:val="24"/>
        </w:rPr>
        <w:t>)</w:t>
      </w:r>
      <w:r w:rsidR="00663F3F" w:rsidRPr="0071554D">
        <w:rPr>
          <w:rFonts w:asciiTheme="majorBidi" w:hAnsiTheme="majorBidi" w:cstheme="majorBidi"/>
          <w:i/>
          <w:sz w:val="24"/>
          <w:szCs w:val="24"/>
        </w:rPr>
        <w:t>.</w:t>
      </w:r>
    </w:p>
    <w:p w14:paraId="2F50AFE6" w14:textId="27927E80" w:rsidR="003A2F0B" w:rsidRPr="0071554D" w:rsidRDefault="003A2F0B" w:rsidP="0073577E">
      <w:pPr>
        <w:pStyle w:val="ListParagraph"/>
        <w:numPr>
          <w:ilvl w:val="2"/>
          <w:numId w:val="8"/>
        </w:numPr>
        <w:spacing w:line="480" w:lineRule="auto"/>
        <w:jc w:val="both"/>
        <w:rPr>
          <w:rFonts w:asciiTheme="majorBidi" w:hAnsiTheme="majorBidi" w:cstheme="majorBidi"/>
          <w:i/>
          <w:sz w:val="24"/>
          <w:szCs w:val="24"/>
        </w:rPr>
      </w:pPr>
      <w:r w:rsidRPr="0071554D">
        <w:rPr>
          <w:rFonts w:asciiTheme="majorBidi" w:hAnsiTheme="majorBidi" w:cstheme="majorBidi"/>
          <w:i/>
          <w:sz w:val="24"/>
          <w:szCs w:val="24"/>
        </w:rPr>
        <w:t xml:space="preserve">Adobe Media Encoder </w:t>
      </w:r>
      <w:r w:rsidR="00B8182A">
        <w:rPr>
          <w:rFonts w:asciiTheme="majorBidi" w:hAnsiTheme="majorBidi" w:cstheme="majorBidi"/>
          <w:i/>
          <w:sz w:val="24"/>
          <w:szCs w:val="24"/>
        </w:rPr>
        <w:t xml:space="preserve">(CC </w:t>
      </w:r>
      <w:r w:rsidRPr="0071554D">
        <w:rPr>
          <w:rFonts w:asciiTheme="majorBidi" w:hAnsiTheme="majorBidi" w:cstheme="majorBidi"/>
          <w:i/>
          <w:sz w:val="24"/>
          <w:szCs w:val="24"/>
        </w:rPr>
        <w:t>2020</w:t>
      </w:r>
      <w:r w:rsidR="00B8182A">
        <w:rPr>
          <w:rFonts w:asciiTheme="majorBidi" w:hAnsiTheme="majorBidi" w:cstheme="majorBidi"/>
          <w:i/>
          <w:sz w:val="24"/>
          <w:szCs w:val="24"/>
        </w:rPr>
        <w:t>)</w:t>
      </w:r>
      <w:r w:rsidR="009E1BA4">
        <w:rPr>
          <w:rFonts w:asciiTheme="majorBidi" w:hAnsiTheme="majorBidi" w:cstheme="majorBidi"/>
          <w:i/>
          <w:sz w:val="24"/>
          <w:szCs w:val="24"/>
        </w:rPr>
        <w:t>.</w:t>
      </w:r>
    </w:p>
    <w:p w14:paraId="36E80038" w14:textId="7A842724" w:rsidR="00C657D0" w:rsidRPr="0071554D" w:rsidRDefault="00AA38CD" w:rsidP="0073577E">
      <w:pPr>
        <w:pStyle w:val="ListParagraph"/>
        <w:numPr>
          <w:ilvl w:val="2"/>
          <w:numId w:val="8"/>
        </w:numPr>
        <w:spacing w:line="480" w:lineRule="auto"/>
        <w:jc w:val="both"/>
        <w:rPr>
          <w:rFonts w:asciiTheme="majorBidi" w:hAnsiTheme="majorBidi" w:cstheme="majorBidi"/>
          <w:i/>
          <w:sz w:val="24"/>
          <w:szCs w:val="24"/>
        </w:rPr>
      </w:pPr>
      <w:r w:rsidRPr="0071554D">
        <w:rPr>
          <w:rFonts w:asciiTheme="majorBidi" w:hAnsiTheme="majorBidi" w:cstheme="majorBidi"/>
          <w:i/>
          <w:sz w:val="24"/>
          <w:szCs w:val="24"/>
        </w:rPr>
        <w:t>FL Studio 20.</w:t>
      </w:r>
    </w:p>
    <w:p w14:paraId="3FEFC400" w14:textId="77777777" w:rsidR="00C45091" w:rsidRPr="000145E5" w:rsidRDefault="00C45091" w:rsidP="0073577E">
      <w:pPr>
        <w:pStyle w:val="ListParagraph"/>
        <w:spacing w:line="480" w:lineRule="auto"/>
        <w:ind w:left="2400"/>
        <w:jc w:val="both"/>
        <w:rPr>
          <w:rFonts w:asciiTheme="majorBidi" w:hAnsiTheme="majorBidi" w:cstheme="majorBidi"/>
          <w:sz w:val="24"/>
          <w:szCs w:val="24"/>
        </w:rPr>
      </w:pPr>
    </w:p>
    <w:p w14:paraId="37BF9AF3" w14:textId="23131B78" w:rsidR="00315583" w:rsidRDefault="00315583" w:rsidP="0073577E">
      <w:pPr>
        <w:pStyle w:val="ListParagraph"/>
        <w:numPr>
          <w:ilvl w:val="2"/>
          <w:numId w:val="1"/>
        </w:numPr>
        <w:spacing w:line="480" w:lineRule="auto"/>
        <w:ind w:left="1080" w:hanging="630"/>
        <w:jc w:val="both"/>
        <w:outlineLvl w:val="2"/>
        <w:rPr>
          <w:rFonts w:asciiTheme="majorBidi" w:hAnsiTheme="majorBidi" w:cstheme="majorBidi"/>
          <w:sz w:val="24"/>
          <w:szCs w:val="24"/>
        </w:rPr>
      </w:pPr>
      <w:bookmarkStart w:id="17" w:name="_Toc108849531"/>
      <w:r w:rsidRPr="00315583">
        <w:rPr>
          <w:rFonts w:asciiTheme="majorBidi" w:hAnsiTheme="majorBidi" w:cstheme="majorBidi"/>
          <w:sz w:val="24"/>
          <w:szCs w:val="24"/>
        </w:rPr>
        <w:t>Pengumpulan Data</w:t>
      </w:r>
      <w:bookmarkEnd w:id="17"/>
    </w:p>
    <w:p w14:paraId="1F908AEC" w14:textId="0BC64838" w:rsidR="00FF2525" w:rsidRPr="00FF2525" w:rsidRDefault="00FF2525" w:rsidP="0073577E">
      <w:pPr>
        <w:pStyle w:val="ListParagraph"/>
        <w:numPr>
          <w:ilvl w:val="0"/>
          <w:numId w:val="34"/>
        </w:numPr>
        <w:spacing w:line="480" w:lineRule="auto"/>
        <w:ind w:left="1418" w:hanging="284"/>
        <w:jc w:val="both"/>
        <w:rPr>
          <w:rFonts w:asciiTheme="majorBidi" w:hAnsiTheme="majorBidi" w:cstheme="majorBidi"/>
          <w:sz w:val="24"/>
          <w:szCs w:val="24"/>
        </w:rPr>
      </w:pPr>
      <w:r>
        <w:rPr>
          <w:rFonts w:asciiTheme="majorBidi" w:hAnsiTheme="majorBidi" w:cstheme="majorBidi"/>
          <w:sz w:val="24"/>
          <w:szCs w:val="24"/>
        </w:rPr>
        <w:t>Sumber Data</w:t>
      </w:r>
    </w:p>
    <w:p w14:paraId="5C1E1B36" w14:textId="128DD2F2" w:rsidR="00D212C4" w:rsidRDefault="00D212C4" w:rsidP="0073577E">
      <w:pPr>
        <w:pStyle w:val="ListParagraph"/>
        <w:spacing w:line="480" w:lineRule="auto"/>
        <w:ind w:left="1134" w:firstLine="666"/>
        <w:jc w:val="both"/>
        <w:rPr>
          <w:rFonts w:asciiTheme="majorBidi" w:hAnsiTheme="majorBidi" w:cstheme="majorBidi"/>
          <w:sz w:val="24"/>
          <w:szCs w:val="24"/>
        </w:rPr>
      </w:pPr>
      <w:proofErr w:type="gramStart"/>
      <w:r>
        <w:rPr>
          <w:rFonts w:asciiTheme="majorBidi" w:hAnsiTheme="majorBidi" w:cstheme="majorBidi"/>
          <w:sz w:val="24"/>
          <w:szCs w:val="24"/>
        </w:rPr>
        <w:t>Sumber data berkaitan dengan darimana</w:t>
      </w:r>
      <w:r w:rsidR="009563F5">
        <w:rPr>
          <w:rFonts w:asciiTheme="majorBidi" w:hAnsiTheme="majorBidi" w:cstheme="majorBidi"/>
          <w:sz w:val="24"/>
          <w:szCs w:val="24"/>
        </w:rPr>
        <w:t xml:space="preserve"> penulis mendapatkan sebuah</w:t>
      </w:r>
      <w:r>
        <w:rPr>
          <w:rFonts w:asciiTheme="majorBidi" w:hAnsiTheme="majorBidi" w:cstheme="majorBidi"/>
          <w:sz w:val="24"/>
          <w:szCs w:val="24"/>
        </w:rPr>
        <w:t xml:space="preserve"> data.</w:t>
      </w:r>
      <w:proofErr w:type="gramEnd"/>
      <w:r>
        <w:rPr>
          <w:rFonts w:asciiTheme="majorBidi" w:hAnsiTheme="majorBidi" w:cstheme="majorBidi"/>
          <w:sz w:val="24"/>
          <w:szCs w:val="24"/>
        </w:rPr>
        <w:t xml:space="preserve"> </w:t>
      </w:r>
      <w:proofErr w:type="gramStart"/>
      <w:r w:rsidR="008D4BC5">
        <w:rPr>
          <w:rFonts w:asciiTheme="majorBidi" w:hAnsiTheme="majorBidi" w:cstheme="majorBidi"/>
          <w:sz w:val="24"/>
          <w:szCs w:val="24"/>
        </w:rPr>
        <w:t>Data</w:t>
      </w:r>
      <w:r>
        <w:rPr>
          <w:rFonts w:asciiTheme="majorBidi" w:hAnsiTheme="majorBidi" w:cstheme="majorBidi"/>
          <w:sz w:val="24"/>
          <w:szCs w:val="24"/>
        </w:rPr>
        <w:t xml:space="preserve"> yang penulis</w:t>
      </w:r>
      <w:r w:rsidR="008D4BC5">
        <w:rPr>
          <w:rFonts w:asciiTheme="majorBidi" w:hAnsiTheme="majorBidi" w:cstheme="majorBidi"/>
          <w:sz w:val="24"/>
          <w:szCs w:val="24"/>
        </w:rPr>
        <w:t xml:space="preserve"> gunakan</w:t>
      </w:r>
      <w:r w:rsidR="00160DD3">
        <w:rPr>
          <w:rFonts w:asciiTheme="majorBidi" w:hAnsiTheme="majorBidi" w:cstheme="majorBidi"/>
          <w:sz w:val="24"/>
          <w:szCs w:val="24"/>
        </w:rPr>
        <w:t xml:space="preserve"> untuk</w:t>
      </w:r>
      <w:r>
        <w:rPr>
          <w:rFonts w:asciiTheme="majorBidi" w:hAnsiTheme="majorBidi" w:cstheme="majorBidi"/>
          <w:sz w:val="24"/>
          <w:szCs w:val="24"/>
        </w:rPr>
        <w:t xml:space="preserve"> pe</w:t>
      </w:r>
      <w:r w:rsidR="008C12FB">
        <w:rPr>
          <w:rFonts w:asciiTheme="majorBidi" w:hAnsiTheme="majorBidi" w:cstheme="majorBidi"/>
          <w:sz w:val="24"/>
          <w:szCs w:val="24"/>
        </w:rPr>
        <w:t>rancangan</w:t>
      </w:r>
      <w:r>
        <w:rPr>
          <w:rFonts w:asciiTheme="majorBidi" w:hAnsiTheme="majorBidi" w:cstheme="majorBidi"/>
          <w:sz w:val="24"/>
          <w:szCs w:val="24"/>
        </w:rPr>
        <w:t xml:space="preserve"> ini merupakan data sekunder yang berasal dari buku, undang-undang, penelitian ilmiah, artikel, berita, kamus, internet dan hal-hal lain yang </w:t>
      </w:r>
      <w:r w:rsidR="0051448E">
        <w:rPr>
          <w:rFonts w:asciiTheme="majorBidi" w:hAnsiTheme="majorBidi" w:cstheme="majorBidi"/>
          <w:sz w:val="24"/>
          <w:szCs w:val="24"/>
        </w:rPr>
        <w:t>sesuai</w:t>
      </w:r>
      <w:r>
        <w:rPr>
          <w:rFonts w:asciiTheme="majorBidi" w:hAnsiTheme="majorBidi" w:cstheme="majorBidi"/>
          <w:sz w:val="24"/>
          <w:szCs w:val="24"/>
        </w:rPr>
        <w:t xml:space="preserve"> dengan pe</w:t>
      </w:r>
      <w:r w:rsidR="005D08E7">
        <w:rPr>
          <w:rFonts w:asciiTheme="majorBidi" w:hAnsiTheme="majorBidi" w:cstheme="majorBidi"/>
          <w:sz w:val="24"/>
          <w:szCs w:val="24"/>
        </w:rPr>
        <w:t>rancangan</w:t>
      </w:r>
      <w:r>
        <w:rPr>
          <w:rFonts w:asciiTheme="majorBidi" w:hAnsiTheme="majorBidi" w:cstheme="majorBidi"/>
          <w:sz w:val="24"/>
          <w:szCs w:val="24"/>
        </w:rPr>
        <w:t xml:space="preserve"> ini.</w:t>
      </w:r>
      <w:proofErr w:type="gramEnd"/>
    </w:p>
    <w:p w14:paraId="3D099F15" w14:textId="77777777" w:rsidR="00A471EF" w:rsidRPr="00D212C4" w:rsidRDefault="00A471EF" w:rsidP="0073577E">
      <w:pPr>
        <w:pStyle w:val="ListParagraph"/>
        <w:spacing w:line="480" w:lineRule="auto"/>
        <w:ind w:left="1134" w:firstLine="666"/>
        <w:jc w:val="both"/>
        <w:rPr>
          <w:rFonts w:asciiTheme="majorBidi" w:hAnsiTheme="majorBidi" w:cstheme="majorBidi"/>
          <w:sz w:val="24"/>
          <w:szCs w:val="24"/>
        </w:rPr>
      </w:pPr>
    </w:p>
    <w:p w14:paraId="045392D9" w14:textId="2ED1F047" w:rsidR="00D212C4" w:rsidRPr="00FF2525" w:rsidRDefault="00D212C4" w:rsidP="0073577E">
      <w:pPr>
        <w:pStyle w:val="ListParagraph"/>
        <w:numPr>
          <w:ilvl w:val="0"/>
          <w:numId w:val="34"/>
        </w:numPr>
        <w:spacing w:line="480" w:lineRule="auto"/>
        <w:ind w:left="1418" w:hanging="284"/>
        <w:jc w:val="both"/>
        <w:rPr>
          <w:rFonts w:asciiTheme="majorBidi" w:hAnsiTheme="majorBidi" w:cstheme="majorBidi"/>
          <w:sz w:val="24"/>
          <w:szCs w:val="24"/>
        </w:rPr>
      </w:pPr>
      <w:r w:rsidRPr="00FF2525">
        <w:rPr>
          <w:rFonts w:asciiTheme="majorBidi" w:hAnsiTheme="majorBidi" w:cstheme="majorBidi"/>
          <w:sz w:val="24"/>
          <w:szCs w:val="24"/>
        </w:rPr>
        <w:t>Teknik Pengumpulan Data</w:t>
      </w:r>
    </w:p>
    <w:p w14:paraId="79AC7CD6" w14:textId="3D0D42E6" w:rsidR="000741A7" w:rsidRPr="00443AD6" w:rsidRDefault="00F56AF4" w:rsidP="000741A7">
      <w:pPr>
        <w:pStyle w:val="ListParagraph"/>
        <w:spacing w:line="480" w:lineRule="auto"/>
        <w:ind w:left="1134" w:firstLine="576"/>
        <w:jc w:val="both"/>
        <w:rPr>
          <w:rFonts w:ascii="Times New Roman" w:hAnsi="Times New Roman" w:cs="Times New Roman"/>
          <w:color w:val="000000" w:themeColor="text1"/>
          <w:sz w:val="24"/>
          <w:szCs w:val="24"/>
        </w:rPr>
      </w:pPr>
      <w:proofErr w:type="gramStart"/>
      <w:r w:rsidRPr="00A022C5">
        <w:rPr>
          <w:rFonts w:ascii="Times New Roman" w:hAnsi="Times New Roman" w:cs="Times New Roman"/>
          <w:sz w:val="24"/>
          <w:szCs w:val="24"/>
        </w:rPr>
        <w:t>Teknik pengumpulan</w:t>
      </w:r>
      <w:r w:rsidR="006E041E">
        <w:rPr>
          <w:rFonts w:ascii="Times New Roman" w:hAnsi="Times New Roman" w:cs="Times New Roman"/>
          <w:sz w:val="24"/>
          <w:szCs w:val="24"/>
        </w:rPr>
        <w:t xml:space="preserve"> dan perolehan</w:t>
      </w:r>
      <w:r w:rsidRPr="00A022C5">
        <w:rPr>
          <w:rFonts w:ascii="Times New Roman" w:hAnsi="Times New Roman" w:cs="Times New Roman"/>
          <w:sz w:val="24"/>
          <w:szCs w:val="24"/>
        </w:rPr>
        <w:t xml:space="preserve"> data</w:t>
      </w:r>
      <w:r w:rsidR="00C35C52">
        <w:rPr>
          <w:rFonts w:ascii="Times New Roman" w:hAnsi="Times New Roman" w:cs="Times New Roman"/>
          <w:sz w:val="24"/>
          <w:szCs w:val="24"/>
        </w:rPr>
        <w:t xml:space="preserve"> </w:t>
      </w:r>
      <w:r w:rsidR="00955A0B">
        <w:rPr>
          <w:rFonts w:ascii="Times New Roman" w:hAnsi="Times New Roman" w:cs="Times New Roman"/>
          <w:sz w:val="24"/>
          <w:szCs w:val="24"/>
        </w:rPr>
        <w:t>yang</w:t>
      </w:r>
      <w:r w:rsidR="00C35C52">
        <w:rPr>
          <w:rFonts w:ascii="Times New Roman" w:hAnsi="Times New Roman" w:cs="Times New Roman"/>
          <w:sz w:val="24"/>
          <w:szCs w:val="24"/>
        </w:rPr>
        <w:t xml:space="preserve"> </w:t>
      </w:r>
      <w:r w:rsidR="00507690">
        <w:rPr>
          <w:rFonts w:ascii="Times New Roman" w:hAnsi="Times New Roman" w:cs="Times New Roman"/>
          <w:sz w:val="24"/>
          <w:szCs w:val="24"/>
        </w:rPr>
        <w:t>dipakai penulis</w:t>
      </w:r>
      <w:r w:rsidRPr="00A022C5">
        <w:rPr>
          <w:rFonts w:ascii="Times New Roman" w:hAnsi="Times New Roman" w:cs="Times New Roman"/>
          <w:sz w:val="24"/>
          <w:szCs w:val="24"/>
        </w:rPr>
        <w:t xml:space="preserve"> merupakan </w:t>
      </w:r>
      <w:r w:rsidR="00813917">
        <w:rPr>
          <w:rFonts w:ascii="Times New Roman" w:hAnsi="Times New Roman" w:cs="Times New Roman"/>
          <w:sz w:val="24"/>
          <w:szCs w:val="24"/>
        </w:rPr>
        <w:t>metode penelitian kepustakaan</w:t>
      </w:r>
      <w:r w:rsidRPr="00A022C5">
        <w:rPr>
          <w:rFonts w:ascii="Times New Roman" w:hAnsi="Times New Roman" w:cs="Times New Roman"/>
          <w:sz w:val="24"/>
          <w:szCs w:val="24"/>
        </w:rPr>
        <w:t>.</w:t>
      </w:r>
      <w:proofErr w:type="gramEnd"/>
      <w:r w:rsidRPr="00A022C5">
        <w:rPr>
          <w:rFonts w:ascii="Times New Roman" w:hAnsi="Times New Roman" w:cs="Times New Roman"/>
          <w:sz w:val="24"/>
          <w:szCs w:val="24"/>
        </w:rPr>
        <w:t xml:space="preserve"> </w:t>
      </w:r>
      <w:r w:rsidR="00813917">
        <w:rPr>
          <w:rFonts w:ascii="Times New Roman" w:hAnsi="Times New Roman" w:cs="Times New Roman"/>
          <w:sz w:val="24"/>
          <w:szCs w:val="24"/>
        </w:rPr>
        <w:t>Penelitian kepustakaan</w:t>
      </w:r>
      <w:r w:rsidRPr="00A022C5">
        <w:rPr>
          <w:rFonts w:ascii="Times New Roman" w:hAnsi="Times New Roman" w:cs="Times New Roman"/>
          <w:sz w:val="24"/>
          <w:szCs w:val="24"/>
        </w:rPr>
        <w:t xml:space="preserve"> merupakan metode </w:t>
      </w:r>
      <w:r w:rsidR="00813917">
        <w:rPr>
          <w:rFonts w:ascii="Times New Roman" w:hAnsi="Times New Roman" w:cs="Times New Roman"/>
          <w:sz w:val="24"/>
          <w:szCs w:val="24"/>
        </w:rPr>
        <w:t>perolehan</w:t>
      </w:r>
      <w:r w:rsidRPr="00A022C5">
        <w:rPr>
          <w:rFonts w:ascii="Times New Roman" w:hAnsi="Times New Roman" w:cs="Times New Roman"/>
          <w:sz w:val="24"/>
          <w:szCs w:val="24"/>
        </w:rPr>
        <w:t xml:space="preserve"> data </w:t>
      </w:r>
      <w:r w:rsidR="00D56304">
        <w:rPr>
          <w:rFonts w:ascii="Times New Roman" w:hAnsi="Times New Roman" w:cs="Times New Roman"/>
          <w:sz w:val="24"/>
          <w:szCs w:val="24"/>
        </w:rPr>
        <w:t xml:space="preserve">dengan </w:t>
      </w:r>
      <w:proofErr w:type="gramStart"/>
      <w:r w:rsidR="00D56304">
        <w:rPr>
          <w:rFonts w:ascii="Times New Roman" w:hAnsi="Times New Roman" w:cs="Times New Roman"/>
          <w:sz w:val="24"/>
          <w:szCs w:val="24"/>
        </w:rPr>
        <w:t>cara</w:t>
      </w:r>
      <w:proofErr w:type="gramEnd"/>
      <w:r w:rsidR="00D56304">
        <w:rPr>
          <w:rFonts w:ascii="Times New Roman" w:hAnsi="Times New Roman" w:cs="Times New Roman"/>
          <w:sz w:val="24"/>
          <w:szCs w:val="24"/>
        </w:rPr>
        <w:t xml:space="preserve"> mempe</w:t>
      </w:r>
      <w:r w:rsidR="000F0415">
        <w:rPr>
          <w:rFonts w:ascii="Times New Roman" w:hAnsi="Times New Roman" w:cs="Times New Roman"/>
          <w:sz w:val="24"/>
          <w:szCs w:val="24"/>
        </w:rPr>
        <w:t>rdalam dan memahami</w:t>
      </w:r>
      <w:r w:rsidR="00D56304">
        <w:rPr>
          <w:rFonts w:ascii="Times New Roman" w:hAnsi="Times New Roman" w:cs="Times New Roman"/>
          <w:sz w:val="24"/>
          <w:szCs w:val="24"/>
        </w:rPr>
        <w:t xml:space="preserve"> referensi </w:t>
      </w:r>
      <w:r w:rsidR="002F6B87">
        <w:rPr>
          <w:rFonts w:ascii="Times New Roman" w:hAnsi="Times New Roman" w:cs="Times New Roman"/>
          <w:sz w:val="24"/>
          <w:szCs w:val="24"/>
        </w:rPr>
        <w:t>da</w:t>
      </w:r>
      <w:r w:rsidR="00BE11E4">
        <w:rPr>
          <w:rFonts w:ascii="Times New Roman" w:hAnsi="Times New Roman" w:cs="Times New Roman"/>
          <w:sz w:val="24"/>
          <w:szCs w:val="24"/>
        </w:rPr>
        <w:t>ri</w:t>
      </w:r>
      <w:r w:rsidR="002F6B87">
        <w:rPr>
          <w:rFonts w:ascii="Times New Roman" w:hAnsi="Times New Roman" w:cs="Times New Roman"/>
          <w:sz w:val="24"/>
          <w:szCs w:val="24"/>
        </w:rPr>
        <w:t xml:space="preserve"> penelitian</w:t>
      </w:r>
      <w:r w:rsidR="00823AE1">
        <w:rPr>
          <w:rFonts w:ascii="Times New Roman" w:hAnsi="Times New Roman" w:cs="Times New Roman"/>
          <w:sz w:val="24"/>
          <w:szCs w:val="24"/>
        </w:rPr>
        <w:t xml:space="preserve">-penelitian </w:t>
      </w:r>
      <w:r w:rsidR="002F6B87">
        <w:rPr>
          <w:rFonts w:ascii="Times New Roman" w:hAnsi="Times New Roman" w:cs="Times New Roman"/>
          <w:sz w:val="24"/>
          <w:szCs w:val="24"/>
        </w:rPr>
        <w:t xml:space="preserve">yang </w:t>
      </w:r>
      <w:r w:rsidR="006E6E9C">
        <w:rPr>
          <w:rFonts w:ascii="Times New Roman" w:hAnsi="Times New Roman" w:cs="Times New Roman"/>
          <w:sz w:val="24"/>
          <w:szCs w:val="24"/>
        </w:rPr>
        <w:t>memiliki hubungan</w:t>
      </w:r>
      <w:r w:rsidR="002F6B87">
        <w:rPr>
          <w:rFonts w:ascii="Times New Roman" w:hAnsi="Times New Roman" w:cs="Times New Roman"/>
          <w:sz w:val="24"/>
          <w:szCs w:val="24"/>
        </w:rPr>
        <w:t xml:space="preserve"> dengan </w:t>
      </w:r>
      <w:r w:rsidR="007049AC">
        <w:rPr>
          <w:rFonts w:ascii="Times New Roman" w:hAnsi="Times New Roman" w:cs="Times New Roman"/>
          <w:sz w:val="24"/>
          <w:szCs w:val="24"/>
        </w:rPr>
        <w:t>materi</w:t>
      </w:r>
      <w:r w:rsidR="002F6B87">
        <w:rPr>
          <w:rFonts w:ascii="Times New Roman" w:hAnsi="Times New Roman" w:cs="Times New Roman"/>
          <w:sz w:val="24"/>
          <w:szCs w:val="24"/>
        </w:rPr>
        <w:t xml:space="preserve"> yang sedang dipelajari oleh penulis</w:t>
      </w:r>
      <w:r w:rsidR="00D56304">
        <w:rPr>
          <w:rFonts w:ascii="Times New Roman" w:hAnsi="Times New Roman" w:cs="Times New Roman"/>
          <w:sz w:val="24"/>
          <w:szCs w:val="24"/>
        </w:rPr>
        <w:t>.</w:t>
      </w:r>
      <w:r w:rsidR="00550149">
        <w:rPr>
          <w:rFonts w:ascii="Times New Roman" w:hAnsi="Times New Roman" w:cs="Times New Roman"/>
          <w:sz w:val="24"/>
          <w:szCs w:val="24"/>
        </w:rPr>
        <w:t xml:space="preserve"> </w:t>
      </w:r>
      <w:proofErr w:type="gramStart"/>
      <w:r w:rsidR="00550149" w:rsidRPr="00443AD6">
        <w:rPr>
          <w:rFonts w:ascii="Times New Roman" w:hAnsi="Times New Roman" w:cs="Times New Roman"/>
          <w:color w:val="000000" w:themeColor="text1"/>
          <w:sz w:val="24"/>
          <w:szCs w:val="24"/>
        </w:rPr>
        <w:t>Me</w:t>
      </w:r>
      <w:r w:rsidR="00EA22E6" w:rsidRPr="00443AD6">
        <w:rPr>
          <w:rFonts w:ascii="Times New Roman" w:hAnsi="Times New Roman" w:cs="Times New Roman"/>
          <w:color w:val="000000" w:themeColor="text1"/>
          <w:sz w:val="24"/>
          <w:szCs w:val="24"/>
        </w:rPr>
        <w:t xml:space="preserve">nurut Mirshad (2014) terdapat beberapa langkah dalam melakukan </w:t>
      </w:r>
      <w:r w:rsidR="00EA22E6" w:rsidRPr="00443AD6">
        <w:rPr>
          <w:rFonts w:ascii="Times New Roman" w:hAnsi="Times New Roman" w:cs="Times New Roman"/>
          <w:color w:val="000000" w:themeColor="text1"/>
          <w:sz w:val="24"/>
          <w:szCs w:val="24"/>
        </w:rPr>
        <w:lastRenderedPageBreak/>
        <w:t>penelitian kepustakaan, langkah pertama dengan menulis masalah yang sesuai dengan materi yang sedang dipelajari</w:t>
      </w:r>
      <w:r w:rsidR="0028671D" w:rsidRPr="00443AD6">
        <w:rPr>
          <w:rFonts w:ascii="Times New Roman" w:hAnsi="Times New Roman" w:cs="Times New Roman"/>
          <w:color w:val="000000" w:themeColor="text1"/>
          <w:sz w:val="24"/>
          <w:szCs w:val="24"/>
        </w:rPr>
        <w:t>.</w:t>
      </w:r>
      <w:proofErr w:type="gramEnd"/>
      <w:r w:rsidR="0028671D" w:rsidRPr="00443AD6">
        <w:rPr>
          <w:rFonts w:ascii="Times New Roman" w:hAnsi="Times New Roman" w:cs="Times New Roman"/>
          <w:color w:val="000000" w:themeColor="text1"/>
          <w:sz w:val="24"/>
          <w:szCs w:val="24"/>
        </w:rPr>
        <w:t xml:space="preserve"> </w:t>
      </w:r>
      <w:proofErr w:type="gramStart"/>
      <w:r w:rsidR="0028671D" w:rsidRPr="00443AD6">
        <w:rPr>
          <w:rFonts w:ascii="Times New Roman" w:hAnsi="Times New Roman" w:cs="Times New Roman"/>
          <w:color w:val="000000" w:themeColor="text1"/>
          <w:sz w:val="24"/>
          <w:szCs w:val="24"/>
        </w:rPr>
        <w:t>L</w:t>
      </w:r>
      <w:r w:rsidR="000741A7" w:rsidRPr="00443AD6">
        <w:rPr>
          <w:rFonts w:ascii="Times New Roman" w:hAnsi="Times New Roman" w:cs="Times New Roman"/>
          <w:color w:val="000000" w:themeColor="text1"/>
          <w:sz w:val="24"/>
          <w:szCs w:val="24"/>
        </w:rPr>
        <w:t xml:space="preserve">angkah kedua dengan </w:t>
      </w:r>
      <w:r w:rsidR="0028671D" w:rsidRPr="00443AD6">
        <w:rPr>
          <w:rFonts w:ascii="Times New Roman" w:hAnsi="Times New Roman" w:cs="Times New Roman"/>
          <w:color w:val="000000" w:themeColor="text1"/>
          <w:sz w:val="24"/>
          <w:szCs w:val="24"/>
        </w:rPr>
        <w:t>mengaitkan semua materi yang telah ditemukan.</w:t>
      </w:r>
      <w:proofErr w:type="gramEnd"/>
      <w:r w:rsidR="0028671D" w:rsidRPr="00443AD6">
        <w:rPr>
          <w:rFonts w:ascii="Times New Roman" w:hAnsi="Times New Roman" w:cs="Times New Roman"/>
          <w:color w:val="000000" w:themeColor="text1"/>
          <w:sz w:val="24"/>
          <w:szCs w:val="24"/>
        </w:rPr>
        <w:t xml:space="preserve"> </w:t>
      </w:r>
      <w:proofErr w:type="gramStart"/>
      <w:r w:rsidR="0028671D" w:rsidRPr="00443AD6">
        <w:rPr>
          <w:rFonts w:ascii="Times New Roman" w:hAnsi="Times New Roman" w:cs="Times New Roman"/>
          <w:color w:val="000000" w:themeColor="text1"/>
          <w:sz w:val="24"/>
          <w:szCs w:val="24"/>
        </w:rPr>
        <w:t>Langkah ketiga adalah melakukan analisis terhadap sumber materi dengan mencari kelebihan, kekurangan, dan hubungan dari setiap pembahasan.</w:t>
      </w:r>
      <w:proofErr w:type="gramEnd"/>
      <w:r w:rsidR="0028671D" w:rsidRPr="00443AD6">
        <w:rPr>
          <w:rFonts w:ascii="Times New Roman" w:hAnsi="Times New Roman" w:cs="Times New Roman"/>
          <w:color w:val="000000" w:themeColor="text1"/>
          <w:sz w:val="24"/>
          <w:szCs w:val="24"/>
        </w:rPr>
        <w:t xml:space="preserve"> </w:t>
      </w:r>
      <w:proofErr w:type="gramStart"/>
      <w:r w:rsidR="0028671D" w:rsidRPr="00443AD6">
        <w:rPr>
          <w:rFonts w:ascii="Times New Roman" w:hAnsi="Times New Roman" w:cs="Times New Roman"/>
          <w:color w:val="000000" w:themeColor="text1"/>
          <w:sz w:val="24"/>
          <w:szCs w:val="24"/>
        </w:rPr>
        <w:t>Langkah keempat adalah membagikan gagasan terhadap sumber materi dengan menyuguhkan ide yang berbeda</w:t>
      </w:r>
      <w:r w:rsidR="000541B6" w:rsidRPr="00443AD6">
        <w:rPr>
          <w:rFonts w:ascii="Times New Roman" w:hAnsi="Times New Roman" w:cs="Times New Roman"/>
          <w:color w:val="000000" w:themeColor="text1"/>
          <w:sz w:val="24"/>
          <w:szCs w:val="24"/>
        </w:rPr>
        <w:t xml:space="preserve"> (</w:t>
      </w:r>
      <w:r w:rsidR="001D0D5C" w:rsidRPr="00443AD6">
        <w:rPr>
          <w:rFonts w:ascii="Times New Roman" w:hAnsi="Times New Roman" w:cs="Times New Roman"/>
          <w:color w:val="000000" w:themeColor="text1"/>
          <w:sz w:val="24"/>
          <w:szCs w:val="24"/>
        </w:rPr>
        <w:t>Sari,</w:t>
      </w:r>
      <w:r w:rsidR="006152EE" w:rsidRPr="00443AD6">
        <w:rPr>
          <w:rFonts w:ascii="Times New Roman" w:hAnsi="Times New Roman" w:cs="Times New Roman"/>
          <w:color w:val="000000" w:themeColor="text1"/>
          <w:sz w:val="24"/>
          <w:szCs w:val="24"/>
        </w:rPr>
        <w:t xml:space="preserve"> </w:t>
      </w:r>
      <w:r w:rsidR="001D0D5C" w:rsidRPr="00443AD6">
        <w:rPr>
          <w:rFonts w:ascii="Times New Roman" w:hAnsi="Times New Roman" w:cs="Times New Roman"/>
          <w:color w:val="000000" w:themeColor="text1"/>
          <w:sz w:val="24"/>
          <w:szCs w:val="24"/>
        </w:rPr>
        <w:t>2021:63)</w:t>
      </w:r>
      <w:r w:rsidR="0028671D" w:rsidRPr="00443AD6">
        <w:rPr>
          <w:rFonts w:ascii="Times New Roman" w:hAnsi="Times New Roman" w:cs="Times New Roman"/>
          <w:color w:val="000000" w:themeColor="text1"/>
          <w:sz w:val="24"/>
          <w:szCs w:val="24"/>
        </w:rPr>
        <w:t>.</w:t>
      </w:r>
      <w:proofErr w:type="gramEnd"/>
      <w:r w:rsidR="0028671D" w:rsidRPr="00443AD6">
        <w:rPr>
          <w:rFonts w:ascii="Times New Roman" w:hAnsi="Times New Roman" w:cs="Times New Roman"/>
          <w:color w:val="000000" w:themeColor="text1"/>
          <w:sz w:val="24"/>
          <w:szCs w:val="24"/>
        </w:rPr>
        <w:t xml:space="preserve"> </w:t>
      </w:r>
    </w:p>
    <w:p w14:paraId="58DB4DBD" w14:textId="73A6FA6B" w:rsidR="003A2F0B" w:rsidRPr="00C72937" w:rsidRDefault="003A2F0B" w:rsidP="0073577E">
      <w:pPr>
        <w:spacing w:after="0" w:line="480" w:lineRule="auto"/>
        <w:jc w:val="both"/>
        <w:rPr>
          <w:rFonts w:ascii="Times New Roman" w:hAnsi="Times New Roman" w:cs="Times New Roman"/>
          <w:sz w:val="24"/>
          <w:szCs w:val="24"/>
        </w:rPr>
      </w:pPr>
    </w:p>
    <w:p w14:paraId="2F1E9FD2" w14:textId="6F557940" w:rsidR="00D4343B" w:rsidRDefault="005119FC" w:rsidP="0073577E">
      <w:pPr>
        <w:pStyle w:val="ListParagraph"/>
        <w:numPr>
          <w:ilvl w:val="2"/>
          <w:numId w:val="1"/>
        </w:numPr>
        <w:spacing w:line="480" w:lineRule="auto"/>
        <w:ind w:left="1134" w:hanging="684"/>
        <w:jc w:val="both"/>
        <w:outlineLvl w:val="2"/>
        <w:rPr>
          <w:rFonts w:asciiTheme="majorBidi" w:hAnsiTheme="majorBidi" w:cstheme="majorBidi"/>
          <w:sz w:val="24"/>
          <w:szCs w:val="24"/>
        </w:rPr>
      </w:pPr>
      <w:bookmarkStart w:id="18" w:name="_Toc108849532"/>
      <w:r>
        <w:rPr>
          <w:rFonts w:asciiTheme="majorBidi" w:hAnsiTheme="majorBidi" w:cstheme="majorBidi"/>
          <w:sz w:val="24"/>
          <w:szCs w:val="24"/>
        </w:rPr>
        <w:t>Analisis Data</w:t>
      </w:r>
      <w:bookmarkEnd w:id="18"/>
    </w:p>
    <w:p w14:paraId="21E1CD39" w14:textId="45DAA85C" w:rsidR="00A471EF" w:rsidRDefault="00615F98" w:rsidP="0073577E">
      <w:pPr>
        <w:pStyle w:val="ListParagraph"/>
        <w:spacing w:line="480" w:lineRule="auto"/>
        <w:ind w:left="1134" w:firstLine="666"/>
        <w:jc w:val="both"/>
        <w:rPr>
          <w:rFonts w:asciiTheme="majorBidi" w:hAnsiTheme="majorBidi" w:cstheme="majorBidi"/>
          <w:sz w:val="24"/>
          <w:szCs w:val="24"/>
        </w:rPr>
      </w:pPr>
      <w:proofErr w:type="gramStart"/>
      <w:r w:rsidRPr="00443AD6">
        <w:rPr>
          <w:rFonts w:asciiTheme="majorBidi" w:hAnsiTheme="majorBidi" w:cstheme="majorBidi"/>
          <w:color w:val="000000" w:themeColor="text1"/>
          <w:sz w:val="24"/>
          <w:szCs w:val="24"/>
        </w:rPr>
        <w:t xml:space="preserve">Teknik </w:t>
      </w:r>
      <w:r w:rsidR="00214C69" w:rsidRPr="00443AD6">
        <w:rPr>
          <w:rFonts w:asciiTheme="majorBidi" w:hAnsiTheme="majorBidi" w:cstheme="majorBidi"/>
          <w:color w:val="000000" w:themeColor="text1"/>
          <w:sz w:val="24"/>
          <w:szCs w:val="24"/>
        </w:rPr>
        <w:t xml:space="preserve">yang dipakai penulis dalam </w:t>
      </w:r>
      <w:r w:rsidRPr="00443AD6">
        <w:rPr>
          <w:rFonts w:asciiTheme="majorBidi" w:hAnsiTheme="majorBidi" w:cstheme="majorBidi"/>
          <w:color w:val="000000" w:themeColor="text1"/>
          <w:sz w:val="24"/>
          <w:szCs w:val="24"/>
        </w:rPr>
        <w:t xml:space="preserve">analisis data </w:t>
      </w:r>
      <w:r w:rsidR="002E31D7" w:rsidRPr="00443AD6">
        <w:rPr>
          <w:rFonts w:asciiTheme="majorBidi" w:hAnsiTheme="majorBidi" w:cstheme="majorBidi"/>
          <w:color w:val="000000" w:themeColor="text1"/>
          <w:sz w:val="24"/>
          <w:szCs w:val="24"/>
        </w:rPr>
        <w:t xml:space="preserve">adalah </w:t>
      </w:r>
      <w:r w:rsidR="00512964" w:rsidRPr="00443AD6">
        <w:rPr>
          <w:rFonts w:asciiTheme="majorBidi" w:hAnsiTheme="majorBidi" w:cstheme="majorBidi"/>
          <w:color w:val="000000" w:themeColor="text1"/>
          <w:sz w:val="24"/>
          <w:szCs w:val="24"/>
        </w:rPr>
        <w:t xml:space="preserve">analisis deskriptif dengan pendekatan </w:t>
      </w:r>
      <w:r w:rsidR="002E31D7" w:rsidRPr="00443AD6">
        <w:rPr>
          <w:rFonts w:asciiTheme="majorBidi" w:hAnsiTheme="majorBidi" w:cstheme="majorBidi"/>
          <w:color w:val="000000" w:themeColor="text1"/>
          <w:sz w:val="24"/>
          <w:szCs w:val="24"/>
        </w:rPr>
        <w:t>kuant</w:t>
      </w:r>
      <w:r w:rsidR="0039546F" w:rsidRPr="00443AD6">
        <w:rPr>
          <w:rFonts w:asciiTheme="majorBidi" w:hAnsiTheme="majorBidi" w:cstheme="majorBidi"/>
          <w:color w:val="000000" w:themeColor="text1"/>
          <w:sz w:val="24"/>
          <w:szCs w:val="24"/>
        </w:rPr>
        <w:t>itatif.</w:t>
      </w:r>
      <w:proofErr w:type="gramEnd"/>
      <w:r w:rsidR="0039546F" w:rsidRPr="00443AD6">
        <w:rPr>
          <w:rFonts w:asciiTheme="majorBidi" w:hAnsiTheme="majorBidi" w:cstheme="majorBidi"/>
          <w:color w:val="000000" w:themeColor="text1"/>
          <w:sz w:val="24"/>
          <w:szCs w:val="24"/>
        </w:rPr>
        <w:t xml:space="preserve"> </w:t>
      </w:r>
      <w:r w:rsidR="000C6A3C" w:rsidRPr="00443AD6">
        <w:rPr>
          <w:rFonts w:asciiTheme="majorBidi" w:hAnsiTheme="majorBidi" w:cstheme="majorBidi"/>
          <w:color w:val="000000" w:themeColor="text1"/>
          <w:sz w:val="24"/>
          <w:szCs w:val="24"/>
        </w:rPr>
        <w:t>Analisis deskriptif</w:t>
      </w:r>
      <w:r w:rsidR="00F720DA" w:rsidRPr="00443AD6">
        <w:rPr>
          <w:rFonts w:asciiTheme="majorBidi" w:hAnsiTheme="majorBidi" w:cstheme="majorBidi"/>
          <w:color w:val="000000" w:themeColor="text1"/>
          <w:sz w:val="24"/>
          <w:szCs w:val="24"/>
        </w:rPr>
        <w:t xml:space="preserve"> adalah </w:t>
      </w:r>
      <w:r w:rsidR="00903045" w:rsidRPr="00443AD6">
        <w:rPr>
          <w:rFonts w:asciiTheme="majorBidi" w:hAnsiTheme="majorBidi" w:cstheme="majorBidi"/>
          <w:color w:val="000000" w:themeColor="text1"/>
          <w:sz w:val="24"/>
          <w:szCs w:val="24"/>
        </w:rPr>
        <w:t xml:space="preserve">teknik </w:t>
      </w:r>
      <w:r w:rsidR="000C6A3C" w:rsidRPr="00443AD6">
        <w:rPr>
          <w:rFonts w:asciiTheme="majorBidi" w:hAnsiTheme="majorBidi" w:cstheme="majorBidi"/>
          <w:color w:val="000000" w:themeColor="text1"/>
          <w:sz w:val="24"/>
          <w:szCs w:val="24"/>
        </w:rPr>
        <w:t>analisis dengan memaparkan data yang telah didapatkan</w:t>
      </w:r>
      <w:r w:rsidR="008A4A2F" w:rsidRPr="00443AD6">
        <w:rPr>
          <w:rFonts w:asciiTheme="majorBidi" w:hAnsiTheme="majorBidi" w:cstheme="majorBidi"/>
          <w:color w:val="000000" w:themeColor="text1"/>
          <w:sz w:val="24"/>
          <w:szCs w:val="24"/>
        </w:rPr>
        <w:t xml:space="preserve"> dengan</w:t>
      </w:r>
      <w:r w:rsidR="000C6A3C" w:rsidRPr="00443AD6">
        <w:rPr>
          <w:rFonts w:asciiTheme="majorBidi" w:hAnsiTheme="majorBidi" w:cstheme="majorBidi"/>
          <w:color w:val="000000" w:themeColor="text1"/>
          <w:sz w:val="24"/>
          <w:szCs w:val="24"/>
        </w:rPr>
        <w:t xml:space="preserve"> </w:t>
      </w:r>
      <w:proofErr w:type="gramStart"/>
      <w:r w:rsidR="000C6A3C" w:rsidRPr="00443AD6">
        <w:rPr>
          <w:rFonts w:asciiTheme="majorBidi" w:hAnsiTheme="majorBidi" w:cstheme="majorBidi"/>
          <w:color w:val="000000" w:themeColor="text1"/>
          <w:sz w:val="24"/>
          <w:szCs w:val="24"/>
        </w:rPr>
        <w:t>apa</w:t>
      </w:r>
      <w:proofErr w:type="gramEnd"/>
      <w:r w:rsidR="000C6A3C" w:rsidRPr="00443AD6">
        <w:rPr>
          <w:rFonts w:asciiTheme="majorBidi" w:hAnsiTheme="majorBidi" w:cstheme="majorBidi"/>
          <w:color w:val="000000" w:themeColor="text1"/>
          <w:sz w:val="24"/>
          <w:szCs w:val="24"/>
        </w:rPr>
        <w:t xml:space="preserve"> adanya</w:t>
      </w:r>
      <w:r w:rsidR="00960DFA" w:rsidRPr="00443AD6">
        <w:rPr>
          <w:rFonts w:asciiTheme="majorBidi" w:hAnsiTheme="majorBidi" w:cstheme="majorBidi"/>
          <w:color w:val="000000" w:themeColor="text1"/>
          <w:sz w:val="24"/>
          <w:szCs w:val="24"/>
        </w:rPr>
        <w:t xml:space="preserve"> dan tidak dibuat-buat</w:t>
      </w:r>
      <w:r w:rsidR="000C6A3C" w:rsidRPr="00443AD6">
        <w:rPr>
          <w:rFonts w:asciiTheme="majorBidi" w:hAnsiTheme="majorBidi" w:cstheme="majorBidi"/>
          <w:color w:val="000000" w:themeColor="text1"/>
          <w:sz w:val="24"/>
          <w:szCs w:val="24"/>
        </w:rPr>
        <w:t>.</w:t>
      </w:r>
      <w:r w:rsidR="008E5B27" w:rsidRPr="00443AD6">
        <w:rPr>
          <w:rFonts w:asciiTheme="majorBidi" w:hAnsiTheme="majorBidi" w:cstheme="majorBidi"/>
          <w:color w:val="000000" w:themeColor="text1"/>
          <w:sz w:val="24"/>
          <w:szCs w:val="24"/>
        </w:rPr>
        <w:t xml:space="preserve"> </w:t>
      </w:r>
      <w:proofErr w:type="gramStart"/>
      <w:r w:rsidR="008E5B27" w:rsidRPr="00443AD6">
        <w:rPr>
          <w:rFonts w:asciiTheme="majorBidi" w:hAnsiTheme="majorBidi" w:cstheme="majorBidi"/>
          <w:color w:val="000000" w:themeColor="text1"/>
          <w:sz w:val="24"/>
          <w:szCs w:val="24"/>
        </w:rPr>
        <w:t xml:space="preserve">Menggunakan pendekatan kuantitatif karena </w:t>
      </w:r>
      <w:r w:rsidR="00472E80" w:rsidRPr="00443AD6">
        <w:rPr>
          <w:rFonts w:asciiTheme="majorBidi" w:hAnsiTheme="majorBidi" w:cstheme="majorBidi"/>
          <w:color w:val="000000" w:themeColor="text1"/>
          <w:sz w:val="24"/>
          <w:szCs w:val="24"/>
        </w:rPr>
        <w:t xml:space="preserve">mempergunakan </w:t>
      </w:r>
      <w:r w:rsidR="008E5B27" w:rsidRPr="00443AD6">
        <w:rPr>
          <w:rFonts w:asciiTheme="majorBidi" w:hAnsiTheme="majorBidi" w:cstheme="majorBidi"/>
          <w:color w:val="000000" w:themeColor="text1"/>
          <w:sz w:val="24"/>
          <w:szCs w:val="24"/>
        </w:rPr>
        <w:t xml:space="preserve">data </w:t>
      </w:r>
      <w:r w:rsidR="00472E80" w:rsidRPr="00443AD6">
        <w:rPr>
          <w:rFonts w:asciiTheme="majorBidi" w:hAnsiTheme="majorBidi" w:cstheme="majorBidi"/>
          <w:color w:val="000000" w:themeColor="text1"/>
          <w:sz w:val="24"/>
          <w:szCs w:val="24"/>
        </w:rPr>
        <w:t>yang</w:t>
      </w:r>
      <w:r w:rsidR="008E5B27" w:rsidRPr="00443AD6">
        <w:rPr>
          <w:rFonts w:asciiTheme="majorBidi" w:hAnsiTheme="majorBidi" w:cstheme="majorBidi"/>
          <w:color w:val="000000" w:themeColor="text1"/>
          <w:sz w:val="24"/>
          <w:szCs w:val="24"/>
        </w:rPr>
        <w:t xml:space="preserve"> berupa angka</w:t>
      </w:r>
      <w:r w:rsidR="00472E80" w:rsidRPr="00443AD6">
        <w:rPr>
          <w:rFonts w:asciiTheme="majorBidi" w:hAnsiTheme="majorBidi" w:cstheme="majorBidi"/>
          <w:color w:val="000000" w:themeColor="text1"/>
          <w:sz w:val="24"/>
          <w:szCs w:val="24"/>
        </w:rPr>
        <w:t>.</w:t>
      </w:r>
      <w:proofErr w:type="gramEnd"/>
      <w:r w:rsidR="00472E80" w:rsidRPr="00443AD6">
        <w:rPr>
          <w:rFonts w:asciiTheme="majorBidi" w:hAnsiTheme="majorBidi" w:cstheme="majorBidi"/>
          <w:color w:val="000000" w:themeColor="text1"/>
          <w:sz w:val="24"/>
          <w:szCs w:val="24"/>
        </w:rPr>
        <w:t xml:space="preserve"> </w:t>
      </w:r>
      <w:r w:rsidR="00686500">
        <w:rPr>
          <w:rFonts w:asciiTheme="majorBidi" w:hAnsiTheme="majorBidi" w:cstheme="majorBidi"/>
          <w:sz w:val="24"/>
          <w:szCs w:val="24"/>
        </w:rPr>
        <w:t xml:space="preserve">Dalam </w:t>
      </w:r>
      <w:r w:rsidR="00BD4797">
        <w:rPr>
          <w:rFonts w:asciiTheme="majorBidi" w:hAnsiTheme="majorBidi" w:cstheme="majorBidi"/>
          <w:sz w:val="24"/>
          <w:szCs w:val="24"/>
        </w:rPr>
        <w:t>perancangan</w:t>
      </w:r>
      <w:r w:rsidR="00686500">
        <w:rPr>
          <w:rFonts w:asciiTheme="majorBidi" w:hAnsiTheme="majorBidi" w:cstheme="majorBidi"/>
          <w:sz w:val="24"/>
          <w:szCs w:val="24"/>
        </w:rPr>
        <w:t xml:space="preserve"> ini p</w:t>
      </w:r>
      <w:r w:rsidR="00515BF4">
        <w:rPr>
          <w:rFonts w:asciiTheme="majorBidi" w:hAnsiTheme="majorBidi" w:cstheme="majorBidi"/>
          <w:sz w:val="24"/>
          <w:szCs w:val="24"/>
        </w:rPr>
        <w:t xml:space="preserve">enulis menjelaskan data tentang </w:t>
      </w:r>
      <w:r w:rsidR="00F065BB">
        <w:rPr>
          <w:rFonts w:asciiTheme="majorBidi" w:hAnsiTheme="majorBidi" w:cstheme="majorBidi"/>
          <w:sz w:val="24"/>
          <w:szCs w:val="24"/>
        </w:rPr>
        <w:t xml:space="preserve">kekerasan berbasis gender </w:t>
      </w:r>
      <w:r w:rsidR="00F065BB" w:rsidRPr="00F065BB">
        <w:rPr>
          <w:rFonts w:asciiTheme="majorBidi" w:hAnsiTheme="majorBidi" w:cstheme="majorBidi"/>
          <w:i/>
          <w:sz w:val="24"/>
          <w:szCs w:val="24"/>
        </w:rPr>
        <w:t>online</w:t>
      </w:r>
      <w:r w:rsidR="00F065BB">
        <w:rPr>
          <w:rFonts w:asciiTheme="majorBidi" w:hAnsiTheme="majorBidi" w:cstheme="majorBidi"/>
          <w:sz w:val="24"/>
          <w:szCs w:val="24"/>
        </w:rPr>
        <w:t xml:space="preserve"> </w:t>
      </w:r>
      <w:r w:rsidR="00515BF4">
        <w:rPr>
          <w:rFonts w:asciiTheme="majorBidi" w:hAnsiTheme="majorBidi" w:cstheme="majorBidi"/>
          <w:sz w:val="24"/>
          <w:szCs w:val="24"/>
        </w:rPr>
        <w:t xml:space="preserve">yang bersumber dari </w:t>
      </w:r>
      <w:r w:rsidR="006022B9">
        <w:rPr>
          <w:rFonts w:asciiTheme="majorBidi" w:hAnsiTheme="majorBidi" w:cstheme="majorBidi"/>
          <w:sz w:val="24"/>
          <w:szCs w:val="24"/>
        </w:rPr>
        <w:t>jurnal atau penelitian ilmiah, C</w:t>
      </w:r>
      <w:r w:rsidR="00515BF4">
        <w:rPr>
          <w:rFonts w:asciiTheme="majorBidi" w:hAnsiTheme="majorBidi" w:cstheme="majorBidi"/>
          <w:sz w:val="24"/>
          <w:szCs w:val="24"/>
        </w:rPr>
        <w:t xml:space="preserve">atatan </w:t>
      </w:r>
      <w:r w:rsidR="006022B9">
        <w:rPr>
          <w:rFonts w:asciiTheme="majorBidi" w:hAnsiTheme="majorBidi" w:cstheme="majorBidi"/>
          <w:sz w:val="24"/>
          <w:szCs w:val="24"/>
        </w:rPr>
        <w:t>Tahunan Komnas Perempuan</w:t>
      </w:r>
      <w:r w:rsidR="00515BF4">
        <w:rPr>
          <w:rFonts w:asciiTheme="majorBidi" w:hAnsiTheme="majorBidi" w:cstheme="majorBidi"/>
          <w:sz w:val="24"/>
          <w:szCs w:val="24"/>
        </w:rPr>
        <w:t xml:space="preserve">, berita dan statistik data </w:t>
      </w:r>
      <w:r w:rsidR="003262CA">
        <w:rPr>
          <w:rFonts w:asciiTheme="majorBidi" w:hAnsiTheme="majorBidi" w:cstheme="majorBidi"/>
          <w:sz w:val="24"/>
          <w:szCs w:val="24"/>
        </w:rPr>
        <w:t xml:space="preserve">kekerasan berbasis gender </w:t>
      </w:r>
      <w:r w:rsidR="003262CA" w:rsidRPr="003262CA">
        <w:rPr>
          <w:rFonts w:asciiTheme="majorBidi" w:hAnsiTheme="majorBidi" w:cstheme="majorBidi"/>
          <w:i/>
          <w:sz w:val="24"/>
          <w:szCs w:val="24"/>
        </w:rPr>
        <w:t>online</w:t>
      </w:r>
      <w:r w:rsidR="00515BF4">
        <w:rPr>
          <w:rFonts w:asciiTheme="majorBidi" w:hAnsiTheme="majorBidi" w:cstheme="majorBidi"/>
          <w:sz w:val="24"/>
          <w:szCs w:val="24"/>
        </w:rPr>
        <w:t>.</w:t>
      </w:r>
    </w:p>
    <w:p w14:paraId="056F41E0" w14:textId="5388338A" w:rsidR="00024EDE" w:rsidRPr="0073577E" w:rsidRDefault="00024EDE" w:rsidP="0073577E">
      <w:pPr>
        <w:pStyle w:val="ListParagraph"/>
        <w:spacing w:line="480" w:lineRule="auto"/>
        <w:ind w:left="1134" w:firstLine="666"/>
        <w:jc w:val="both"/>
        <w:rPr>
          <w:rFonts w:asciiTheme="majorBidi" w:hAnsiTheme="majorBidi" w:cstheme="majorBidi"/>
          <w:sz w:val="24"/>
          <w:szCs w:val="24"/>
        </w:rPr>
      </w:pPr>
    </w:p>
    <w:p w14:paraId="6D1C118B" w14:textId="74AE4047" w:rsidR="00315583" w:rsidRDefault="00315583" w:rsidP="0073577E">
      <w:pPr>
        <w:pStyle w:val="ListParagraph"/>
        <w:numPr>
          <w:ilvl w:val="2"/>
          <w:numId w:val="1"/>
        </w:numPr>
        <w:spacing w:line="480" w:lineRule="auto"/>
        <w:ind w:left="1080" w:hanging="630"/>
        <w:jc w:val="both"/>
        <w:outlineLvl w:val="2"/>
        <w:rPr>
          <w:rFonts w:asciiTheme="majorBidi" w:hAnsiTheme="majorBidi" w:cstheme="majorBidi"/>
          <w:sz w:val="24"/>
          <w:szCs w:val="24"/>
        </w:rPr>
      </w:pPr>
      <w:bookmarkStart w:id="19" w:name="_Toc108849533"/>
      <w:r w:rsidRPr="00315583">
        <w:rPr>
          <w:rFonts w:asciiTheme="majorBidi" w:hAnsiTheme="majorBidi" w:cstheme="majorBidi"/>
          <w:sz w:val="24"/>
          <w:szCs w:val="24"/>
        </w:rPr>
        <w:t>Prosedur Pe</w:t>
      </w:r>
      <w:r w:rsidR="008B26AC">
        <w:rPr>
          <w:rFonts w:asciiTheme="majorBidi" w:hAnsiTheme="majorBidi" w:cstheme="majorBidi"/>
          <w:sz w:val="24"/>
          <w:szCs w:val="24"/>
        </w:rPr>
        <w:t>rancangan</w:t>
      </w:r>
      <w:bookmarkEnd w:id="19"/>
    </w:p>
    <w:p w14:paraId="3C684D72" w14:textId="08E9A924" w:rsidR="00313D14" w:rsidRDefault="00066A5D" w:rsidP="0073577E">
      <w:pPr>
        <w:pStyle w:val="ListParagraph"/>
        <w:spacing w:line="480" w:lineRule="auto"/>
        <w:ind w:left="1080" w:firstLine="630"/>
        <w:jc w:val="both"/>
        <w:rPr>
          <w:rFonts w:asciiTheme="majorBidi" w:hAnsiTheme="majorBidi" w:cstheme="majorBidi"/>
          <w:sz w:val="24"/>
          <w:szCs w:val="24"/>
        </w:rPr>
      </w:pPr>
      <w:r>
        <w:rPr>
          <w:rFonts w:asciiTheme="majorBidi" w:hAnsiTheme="majorBidi" w:cstheme="majorBidi"/>
          <w:sz w:val="24"/>
          <w:szCs w:val="24"/>
        </w:rPr>
        <w:t xml:space="preserve">Prosedur </w:t>
      </w:r>
      <w:r w:rsidR="00B02F95">
        <w:rPr>
          <w:rFonts w:asciiTheme="majorBidi" w:hAnsiTheme="majorBidi" w:cstheme="majorBidi"/>
          <w:sz w:val="24"/>
          <w:szCs w:val="24"/>
        </w:rPr>
        <w:t xml:space="preserve">perancangan </w:t>
      </w:r>
      <w:r>
        <w:rPr>
          <w:rFonts w:asciiTheme="majorBidi" w:hAnsiTheme="majorBidi" w:cstheme="majorBidi"/>
          <w:sz w:val="24"/>
          <w:szCs w:val="24"/>
        </w:rPr>
        <w:t xml:space="preserve">yang digunakan </w:t>
      </w:r>
      <w:r w:rsidR="00E234C6">
        <w:rPr>
          <w:rFonts w:asciiTheme="majorBidi" w:hAnsiTheme="majorBidi" w:cstheme="majorBidi"/>
          <w:sz w:val="24"/>
          <w:szCs w:val="24"/>
        </w:rPr>
        <w:t xml:space="preserve">penulis </w:t>
      </w:r>
      <w:r w:rsidR="00B02F95">
        <w:rPr>
          <w:rFonts w:asciiTheme="majorBidi" w:hAnsiTheme="majorBidi" w:cstheme="majorBidi"/>
          <w:sz w:val="24"/>
          <w:szCs w:val="24"/>
        </w:rPr>
        <w:t xml:space="preserve">adalah </w:t>
      </w:r>
      <w:r w:rsidR="00BD4097" w:rsidRPr="00443AD6">
        <w:rPr>
          <w:rFonts w:asciiTheme="majorBidi" w:hAnsiTheme="majorBidi" w:cstheme="majorBidi"/>
          <w:color w:val="000000" w:themeColor="text1"/>
          <w:sz w:val="24"/>
          <w:szCs w:val="24"/>
        </w:rPr>
        <w:t xml:space="preserve">metode </w:t>
      </w:r>
      <w:r w:rsidR="00F27184" w:rsidRPr="00443AD6">
        <w:rPr>
          <w:rFonts w:asciiTheme="majorBidi" w:hAnsiTheme="majorBidi" w:cstheme="majorBidi"/>
          <w:color w:val="000000" w:themeColor="text1"/>
          <w:sz w:val="24"/>
          <w:szCs w:val="24"/>
        </w:rPr>
        <w:t>Perancangan</w:t>
      </w:r>
      <w:r w:rsidR="00F27184" w:rsidRPr="00443AD6">
        <w:rPr>
          <w:rFonts w:asciiTheme="majorBidi" w:hAnsiTheme="majorBidi" w:cstheme="majorBidi"/>
          <w:i/>
          <w:color w:val="000000" w:themeColor="text1"/>
          <w:sz w:val="24"/>
          <w:szCs w:val="24"/>
        </w:rPr>
        <w:t xml:space="preserve"> Motion Graphic</w:t>
      </w:r>
      <w:r w:rsidR="00BD4097" w:rsidRPr="00443AD6">
        <w:rPr>
          <w:rFonts w:asciiTheme="majorBidi" w:hAnsiTheme="majorBidi" w:cstheme="majorBidi"/>
          <w:i/>
          <w:color w:val="000000" w:themeColor="text1"/>
          <w:sz w:val="24"/>
          <w:szCs w:val="24"/>
        </w:rPr>
        <w:t xml:space="preserve"> </w:t>
      </w:r>
      <w:r w:rsidR="00BD4097" w:rsidRPr="00BD4097">
        <w:rPr>
          <w:rFonts w:asciiTheme="majorBidi" w:hAnsiTheme="majorBidi" w:cstheme="majorBidi"/>
          <w:sz w:val="24"/>
          <w:szCs w:val="24"/>
        </w:rPr>
        <w:t>dengan</w:t>
      </w:r>
      <w:r w:rsidR="00BD4097">
        <w:rPr>
          <w:rFonts w:asciiTheme="majorBidi" w:hAnsiTheme="majorBidi" w:cstheme="majorBidi"/>
          <w:sz w:val="24"/>
          <w:szCs w:val="24"/>
        </w:rPr>
        <w:t xml:space="preserve"> tahapan sebagai </w:t>
      </w:r>
      <w:proofErr w:type="gramStart"/>
      <w:r w:rsidR="00BD4097">
        <w:rPr>
          <w:rFonts w:asciiTheme="majorBidi" w:hAnsiTheme="majorBidi" w:cstheme="majorBidi"/>
          <w:sz w:val="24"/>
          <w:szCs w:val="24"/>
        </w:rPr>
        <w:t xml:space="preserve">berikut </w:t>
      </w:r>
      <w:r w:rsidR="00BD4097">
        <w:rPr>
          <w:rFonts w:asciiTheme="majorBidi" w:hAnsiTheme="majorBidi" w:cstheme="majorBidi"/>
          <w:i/>
          <w:sz w:val="24"/>
          <w:szCs w:val="24"/>
        </w:rPr>
        <w:t xml:space="preserve"> </w:t>
      </w:r>
      <w:r>
        <w:rPr>
          <w:rFonts w:asciiTheme="majorBidi" w:hAnsiTheme="majorBidi" w:cstheme="majorBidi"/>
          <w:sz w:val="24"/>
          <w:szCs w:val="24"/>
        </w:rPr>
        <w:t>:</w:t>
      </w:r>
      <w:proofErr w:type="gramEnd"/>
    </w:p>
    <w:p w14:paraId="478DBBA2" w14:textId="7060028E" w:rsidR="00066A5D" w:rsidRDefault="00066A5D" w:rsidP="00313D14">
      <w:pPr>
        <w:pStyle w:val="ListParagraph"/>
        <w:spacing w:line="360" w:lineRule="auto"/>
        <w:ind w:left="1080" w:firstLine="630"/>
        <w:jc w:val="both"/>
        <w:rPr>
          <w:rFonts w:asciiTheme="majorBidi" w:hAnsiTheme="majorBidi" w:cstheme="majorBidi"/>
          <w:sz w:val="24"/>
          <w:szCs w:val="24"/>
        </w:rPr>
      </w:pPr>
    </w:p>
    <w:p w14:paraId="6106B120" w14:textId="452A1EEE" w:rsidR="0012469C" w:rsidRDefault="0012469C" w:rsidP="00313D14">
      <w:pPr>
        <w:pStyle w:val="ListParagraph"/>
        <w:spacing w:line="360" w:lineRule="auto"/>
        <w:ind w:left="1080" w:firstLine="630"/>
        <w:jc w:val="both"/>
        <w:rPr>
          <w:rFonts w:asciiTheme="majorBidi" w:hAnsiTheme="majorBidi" w:cstheme="majorBidi"/>
          <w:sz w:val="24"/>
          <w:szCs w:val="24"/>
        </w:rPr>
      </w:pPr>
    </w:p>
    <w:p w14:paraId="5CBB312D" w14:textId="65665807" w:rsidR="0012469C" w:rsidRDefault="00275ED9" w:rsidP="00313D14">
      <w:pPr>
        <w:pStyle w:val="ListParagraph"/>
        <w:spacing w:line="360" w:lineRule="auto"/>
        <w:ind w:left="1080" w:firstLine="630"/>
        <w:jc w:val="both"/>
        <w:rPr>
          <w:rFonts w:asciiTheme="majorBidi" w:hAnsiTheme="majorBidi" w:cstheme="majorBidi"/>
          <w:sz w:val="24"/>
          <w:szCs w:val="24"/>
        </w:rPr>
      </w:pPr>
      <w:r>
        <w:rPr>
          <w:rFonts w:asciiTheme="majorBidi" w:hAnsiTheme="majorBidi" w:cstheme="majorBidi"/>
          <w:noProof/>
          <w:sz w:val="24"/>
          <w:szCs w:val="24"/>
          <w:lang w:val="id-ID" w:eastAsia="id-ID"/>
        </w:rPr>
        <w:drawing>
          <wp:anchor distT="0" distB="0" distL="114300" distR="114300" simplePos="0" relativeHeight="252324864" behindDoc="0" locked="0" layoutInCell="1" allowOverlap="1" wp14:anchorId="28255B88" wp14:editId="7FD4AD82">
            <wp:simplePos x="0" y="0"/>
            <wp:positionH relativeFrom="column">
              <wp:posOffset>302895</wp:posOffset>
            </wp:positionH>
            <wp:positionV relativeFrom="paragraph">
              <wp:posOffset>156845</wp:posOffset>
            </wp:positionV>
            <wp:extent cx="4837583" cy="3427079"/>
            <wp:effectExtent l="0" t="0" r="0" b="254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7583" cy="34270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F404B1" w14:textId="5FAA3873" w:rsidR="0012469C" w:rsidRDefault="0012469C" w:rsidP="00313D14">
      <w:pPr>
        <w:pStyle w:val="ListParagraph"/>
        <w:spacing w:line="360" w:lineRule="auto"/>
        <w:ind w:left="1080" w:firstLine="630"/>
        <w:jc w:val="both"/>
        <w:rPr>
          <w:rFonts w:asciiTheme="majorBidi" w:hAnsiTheme="majorBidi" w:cstheme="majorBidi"/>
          <w:sz w:val="24"/>
          <w:szCs w:val="24"/>
        </w:rPr>
      </w:pPr>
    </w:p>
    <w:p w14:paraId="2123FAC2" w14:textId="6CCBE6E9" w:rsidR="0012469C" w:rsidRDefault="0012469C" w:rsidP="00313D14">
      <w:pPr>
        <w:pStyle w:val="ListParagraph"/>
        <w:spacing w:line="360" w:lineRule="auto"/>
        <w:ind w:left="1080" w:firstLine="630"/>
        <w:jc w:val="both"/>
        <w:rPr>
          <w:rFonts w:asciiTheme="majorBidi" w:hAnsiTheme="majorBidi" w:cstheme="majorBidi"/>
          <w:sz w:val="24"/>
          <w:szCs w:val="24"/>
        </w:rPr>
      </w:pPr>
    </w:p>
    <w:p w14:paraId="0330C001" w14:textId="4C2C6B41" w:rsidR="0012469C" w:rsidRDefault="0012469C" w:rsidP="00313D14">
      <w:pPr>
        <w:pStyle w:val="ListParagraph"/>
        <w:spacing w:line="360" w:lineRule="auto"/>
        <w:ind w:left="1080" w:firstLine="630"/>
        <w:jc w:val="both"/>
        <w:rPr>
          <w:rFonts w:asciiTheme="majorBidi" w:hAnsiTheme="majorBidi" w:cstheme="majorBidi"/>
          <w:sz w:val="24"/>
          <w:szCs w:val="24"/>
        </w:rPr>
      </w:pPr>
    </w:p>
    <w:p w14:paraId="1F538089" w14:textId="593172F1" w:rsidR="0012469C" w:rsidRDefault="0012469C" w:rsidP="00313D14">
      <w:pPr>
        <w:pStyle w:val="ListParagraph"/>
        <w:spacing w:line="360" w:lineRule="auto"/>
        <w:ind w:left="1080" w:firstLine="630"/>
        <w:jc w:val="both"/>
        <w:rPr>
          <w:rFonts w:asciiTheme="majorBidi" w:hAnsiTheme="majorBidi" w:cstheme="majorBidi"/>
          <w:sz w:val="24"/>
          <w:szCs w:val="24"/>
        </w:rPr>
      </w:pPr>
    </w:p>
    <w:p w14:paraId="551ACD7E" w14:textId="042E4016" w:rsidR="0012469C" w:rsidRDefault="0012469C" w:rsidP="00313D14">
      <w:pPr>
        <w:pStyle w:val="ListParagraph"/>
        <w:spacing w:line="360" w:lineRule="auto"/>
        <w:ind w:left="1080" w:firstLine="630"/>
        <w:jc w:val="both"/>
        <w:rPr>
          <w:rFonts w:asciiTheme="majorBidi" w:hAnsiTheme="majorBidi" w:cstheme="majorBidi"/>
          <w:sz w:val="24"/>
          <w:szCs w:val="24"/>
        </w:rPr>
      </w:pPr>
    </w:p>
    <w:p w14:paraId="3E38D204" w14:textId="315587C3" w:rsidR="002E629F" w:rsidRPr="002E629F" w:rsidRDefault="002E629F" w:rsidP="002E629F">
      <w:pPr>
        <w:spacing w:line="360" w:lineRule="auto"/>
        <w:jc w:val="both"/>
        <w:rPr>
          <w:rFonts w:asciiTheme="majorBidi" w:hAnsiTheme="majorBidi" w:cstheme="majorBidi"/>
          <w:sz w:val="24"/>
          <w:szCs w:val="24"/>
        </w:rPr>
      </w:pPr>
    </w:p>
    <w:p w14:paraId="1BAA36B0" w14:textId="4DB9A477" w:rsidR="009232B0" w:rsidRDefault="009232B0" w:rsidP="009232B0">
      <w:pPr>
        <w:pStyle w:val="ListParagraph"/>
        <w:spacing w:line="240" w:lineRule="auto"/>
        <w:ind w:left="1080" w:firstLine="630"/>
        <w:jc w:val="both"/>
        <w:rPr>
          <w:rFonts w:asciiTheme="majorBidi" w:hAnsiTheme="majorBidi" w:cstheme="majorBidi"/>
          <w:sz w:val="24"/>
          <w:szCs w:val="24"/>
        </w:rPr>
      </w:pPr>
    </w:p>
    <w:p w14:paraId="11B0A8D5" w14:textId="76087B17" w:rsidR="00F73CE6" w:rsidRDefault="00F73CE6" w:rsidP="00C9329C">
      <w:pPr>
        <w:pStyle w:val="ListParagraph"/>
        <w:spacing w:after="0" w:line="240" w:lineRule="auto"/>
        <w:ind w:left="1080" w:firstLine="630"/>
        <w:jc w:val="both"/>
        <w:rPr>
          <w:rFonts w:asciiTheme="majorBidi" w:hAnsiTheme="majorBidi" w:cstheme="majorBidi"/>
          <w:sz w:val="24"/>
          <w:szCs w:val="24"/>
        </w:rPr>
      </w:pPr>
    </w:p>
    <w:p w14:paraId="3E6719C4" w14:textId="445C0F46" w:rsidR="009455FC" w:rsidRDefault="009455FC" w:rsidP="00C9329C">
      <w:pPr>
        <w:pStyle w:val="ListParagraph"/>
        <w:spacing w:after="0" w:line="240" w:lineRule="auto"/>
        <w:ind w:left="1080" w:firstLine="630"/>
        <w:jc w:val="both"/>
        <w:rPr>
          <w:rFonts w:asciiTheme="majorBidi" w:hAnsiTheme="majorBidi" w:cstheme="majorBidi"/>
          <w:sz w:val="24"/>
          <w:szCs w:val="24"/>
        </w:rPr>
      </w:pPr>
    </w:p>
    <w:p w14:paraId="1AC2BEFF" w14:textId="77777777" w:rsidR="009455FC" w:rsidRDefault="009455FC" w:rsidP="00C9329C">
      <w:pPr>
        <w:pStyle w:val="ListParagraph"/>
        <w:spacing w:after="0" w:line="240" w:lineRule="auto"/>
        <w:ind w:left="1080" w:firstLine="630"/>
        <w:jc w:val="both"/>
        <w:rPr>
          <w:rFonts w:asciiTheme="majorBidi" w:hAnsiTheme="majorBidi" w:cstheme="majorBidi"/>
          <w:sz w:val="24"/>
          <w:szCs w:val="24"/>
        </w:rPr>
      </w:pPr>
    </w:p>
    <w:p w14:paraId="56E4F77E" w14:textId="77777777" w:rsidR="00C9329C" w:rsidRPr="0073577E" w:rsidRDefault="00C9329C" w:rsidP="0073577E">
      <w:pPr>
        <w:spacing w:after="0" w:line="240" w:lineRule="auto"/>
        <w:jc w:val="both"/>
        <w:rPr>
          <w:rFonts w:asciiTheme="majorBidi" w:hAnsiTheme="majorBidi" w:cstheme="majorBidi"/>
          <w:sz w:val="24"/>
          <w:szCs w:val="24"/>
        </w:rPr>
      </w:pPr>
    </w:p>
    <w:p w14:paraId="34D7C1F8" w14:textId="77777777" w:rsidR="00B178A2" w:rsidRDefault="00B178A2" w:rsidP="00C13B4E">
      <w:pPr>
        <w:spacing w:line="360" w:lineRule="auto"/>
        <w:jc w:val="both"/>
        <w:rPr>
          <w:rFonts w:asciiTheme="majorBidi" w:hAnsiTheme="majorBidi" w:cstheme="majorBidi"/>
          <w:sz w:val="24"/>
          <w:szCs w:val="24"/>
        </w:rPr>
      </w:pPr>
    </w:p>
    <w:p w14:paraId="2A9DD171" w14:textId="77777777" w:rsidR="00B178A2" w:rsidRDefault="00B178A2" w:rsidP="00C13B4E">
      <w:pPr>
        <w:spacing w:line="360" w:lineRule="auto"/>
        <w:jc w:val="both"/>
        <w:rPr>
          <w:rFonts w:asciiTheme="majorBidi" w:hAnsiTheme="majorBidi" w:cstheme="majorBidi"/>
          <w:sz w:val="24"/>
          <w:szCs w:val="24"/>
        </w:rPr>
      </w:pPr>
    </w:p>
    <w:p w14:paraId="0FC74FFA" w14:textId="2FB6B42E" w:rsidR="00B178A2" w:rsidRDefault="00B178A2" w:rsidP="00B178A2">
      <w:pPr>
        <w:spacing w:after="0" w:line="360" w:lineRule="auto"/>
        <w:jc w:val="both"/>
        <w:rPr>
          <w:rFonts w:asciiTheme="majorBidi" w:hAnsiTheme="majorBidi" w:cstheme="majorBidi"/>
          <w:sz w:val="24"/>
          <w:szCs w:val="24"/>
        </w:rPr>
      </w:pPr>
    </w:p>
    <w:p w14:paraId="71192BFB" w14:textId="736F02A0" w:rsidR="00A471EF" w:rsidRPr="00C13B4E" w:rsidRDefault="00275ED9" w:rsidP="00C13B4E">
      <w:pPr>
        <w:spacing w:line="360" w:lineRule="auto"/>
        <w:jc w:val="both"/>
        <w:rPr>
          <w:rFonts w:asciiTheme="majorBidi" w:hAnsiTheme="majorBidi" w:cstheme="majorBidi"/>
          <w:sz w:val="24"/>
          <w:szCs w:val="24"/>
        </w:rPr>
      </w:pPr>
      <w:r>
        <w:rPr>
          <w:noProof/>
          <w:lang w:val="id-ID" w:eastAsia="id-ID"/>
        </w:rPr>
        <mc:AlternateContent>
          <mc:Choice Requires="wps">
            <w:drawing>
              <wp:anchor distT="0" distB="0" distL="114300" distR="114300" simplePos="0" relativeHeight="251856896" behindDoc="1" locked="0" layoutInCell="1" allowOverlap="1" wp14:anchorId="46098115" wp14:editId="23D19326">
                <wp:simplePos x="0" y="0"/>
                <wp:positionH relativeFrom="column">
                  <wp:posOffset>708660</wp:posOffset>
                </wp:positionH>
                <wp:positionV relativeFrom="page">
                  <wp:posOffset>5581650</wp:posOffset>
                </wp:positionV>
                <wp:extent cx="4273550" cy="258445"/>
                <wp:effectExtent l="0" t="0" r="0" b="9525"/>
                <wp:wrapNone/>
                <wp:docPr id="55" name="Text Box 55"/>
                <wp:cNvGraphicFramePr/>
                <a:graphic xmlns:a="http://schemas.openxmlformats.org/drawingml/2006/main">
                  <a:graphicData uri="http://schemas.microsoft.com/office/word/2010/wordprocessingShape">
                    <wps:wsp>
                      <wps:cNvSpPr txBox="1"/>
                      <wps:spPr>
                        <a:xfrm>
                          <a:off x="0" y="0"/>
                          <a:ext cx="4273550" cy="258445"/>
                        </a:xfrm>
                        <a:prstGeom prst="rect">
                          <a:avLst/>
                        </a:prstGeom>
                        <a:solidFill>
                          <a:prstClr val="white"/>
                        </a:solidFill>
                        <a:ln>
                          <a:noFill/>
                        </a:ln>
                      </wps:spPr>
                      <wps:txbx>
                        <w:txbxContent>
                          <w:p w14:paraId="176DDD5C" w14:textId="58602B5B" w:rsidR="004F6288" w:rsidRPr="00564642" w:rsidRDefault="004F6288" w:rsidP="00070E82">
                            <w:pPr>
                              <w:pStyle w:val="CaptionGambar"/>
                              <w:rPr>
                                <w:rFonts w:eastAsiaTheme="minorHAnsi"/>
                                <w:noProof/>
                              </w:rPr>
                            </w:pPr>
                            <w:bookmarkStart w:id="20" w:name="_Toc108850186"/>
                            <w:proofErr w:type="gramStart"/>
                            <w:r w:rsidRPr="00070E82">
                              <w:rPr>
                                <w:b/>
                              </w:rPr>
                              <w:t>Gambar 1.</w:t>
                            </w:r>
                            <w:proofErr w:type="gramEnd"/>
                            <w:r w:rsidRPr="00070E82">
                              <w:rPr>
                                <w:b/>
                              </w:rPr>
                              <w:fldChar w:fldCharType="begin"/>
                            </w:r>
                            <w:r w:rsidRPr="00070E82">
                              <w:rPr>
                                <w:b/>
                              </w:rPr>
                              <w:instrText xml:space="preserve"> SEQ Gambar_1. \* ARABIC </w:instrText>
                            </w:r>
                            <w:r w:rsidRPr="00070E82">
                              <w:rPr>
                                <w:b/>
                              </w:rPr>
                              <w:fldChar w:fldCharType="separate"/>
                            </w:r>
                            <w:r w:rsidR="003D35A0">
                              <w:rPr>
                                <w:b/>
                                <w:noProof/>
                              </w:rPr>
                              <w:t>1</w:t>
                            </w:r>
                            <w:r w:rsidRPr="00070E82">
                              <w:rPr>
                                <w:b/>
                              </w:rPr>
                              <w:fldChar w:fldCharType="end"/>
                            </w:r>
                            <w:r>
                              <w:t xml:space="preserve"> </w:t>
                            </w:r>
                            <w:r w:rsidRPr="00B13D89">
                              <w:t>Prosedur Perancanga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098115" id="_x0000_t202" coordsize="21600,21600" o:spt="202" path="m,l,21600r21600,l21600,xe">
                <v:stroke joinstyle="miter"/>
                <v:path gradientshapeok="t" o:connecttype="rect"/>
              </v:shapetype>
              <v:shape id="Text Box 55" o:spid="_x0000_s1026" type="#_x0000_t202" style="position:absolute;left:0;text-align:left;margin-left:55.8pt;margin-top:439.5pt;width:336.5pt;height:20.35pt;z-index:-251459584;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" stroked="f">
                <v:textbox style="mso-fit-shape-to-text:t" inset="0,0,0,0">
                  <w:txbxContent>
                    <w:p w14:paraId="176DDD5C" w14:textId="58602B5B" w:rsidR="004F6288" w:rsidRPr="00564642" w:rsidRDefault="004F6288" w:rsidP="00070E82">
                      <w:pPr>
                        <w:pStyle w:val="CaptionGambar"/>
                        <w:rPr>
                          <w:rFonts w:eastAsiaTheme="minorHAnsi"/>
                          <w:noProof/>
                        </w:rPr>
                      </w:pPr>
                      <w:bookmarkStart w:id="34" w:name="_Toc108850186"/>
                      <w:r w:rsidRPr="00070E82">
                        <w:rPr>
                          <w:b/>
                        </w:rPr>
                        <w:t>Gambar 1.</w:t>
                      </w:r>
                      <w:r w:rsidRPr="00070E82">
                        <w:rPr>
                          <w:b/>
                        </w:rPr>
                        <w:fldChar w:fldCharType="begin"/>
                      </w:r>
                      <w:r w:rsidRPr="00070E82">
                        <w:rPr>
                          <w:b/>
                        </w:rPr>
                        <w:instrText xml:space="preserve"> SEQ Gambar_1. \* ARABIC </w:instrText>
                      </w:r>
                      <w:r w:rsidRPr="00070E82">
                        <w:rPr>
                          <w:b/>
                        </w:rPr>
                        <w:fldChar w:fldCharType="separate"/>
                      </w:r>
                      <w:r w:rsidR="003D35A0">
                        <w:rPr>
                          <w:b/>
                          <w:noProof/>
                        </w:rPr>
                        <w:t>1</w:t>
                      </w:r>
                      <w:r w:rsidRPr="00070E82">
                        <w:rPr>
                          <w:b/>
                        </w:rPr>
                        <w:fldChar w:fldCharType="end"/>
                      </w:r>
                      <w:r>
                        <w:t xml:space="preserve"> </w:t>
                      </w:r>
                      <w:r w:rsidRPr="00B13D89">
                        <w:t>Prosedur Perancangan</w:t>
                      </w:r>
                      <w:bookmarkEnd w:id="34"/>
                    </w:p>
                  </w:txbxContent>
                </v:textbox>
                <w10:wrap anchory="page"/>
              </v:shape>
            </w:pict>
          </mc:Fallback>
        </mc:AlternateContent>
      </w:r>
    </w:p>
    <w:p w14:paraId="4E5F5DE7" w14:textId="5EF18B04" w:rsidR="00023D82" w:rsidRDefault="00175EDA" w:rsidP="00024EDE">
      <w:pPr>
        <w:spacing w:line="240" w:lineRule="auto"/>
        <w:ind w:left="900"/>
        <w:jc w:val="center"/>
        <w:rPr>
          <w:rFonts w:ascii="Times New Roman" w:hAnsi="Times New Roman" w:cs="Times New Roman"/>
          <w:sz w:val="20"/>
          <w:szCs w:val="20"/>
          <w:lang w:val="en-ID"/>
        </w:rPr>
      </w:pPr>
      <w:r w:rsidRPr="00AA166A">
        <w:rPr>
          <w:rFonts w:ascii="Times New Roman" w:hAnsi="Times New Roman" w:cs="Times New Roman"/>
          <w:sz w:val="20"/>
          <w:szCs w:val="20"/>
          <w:lang w:val="en-ID"/>
        </w:rPr>
        <w:t>Aram Movsisyan, 2020 (Sumber:  https://www.yansmedia.com/blog/animation-production-process)</w:t>
      </w:r>
      <w:bookmarkEnd w:id="15"/>
    </w:p>
    <w:p w14:paraId="025DBF83" w14:textId="3D9F6568" w:rsidR="009455FC" w:rsidRPr="00EC128C" w:rsidRDefault="009455FC" w:rsidP="00B178A2">
      <w:pPr>
        <w:spacing w:line="480" w:lineRule="auto"/>
        <w:rPr>
          <w:rFonts w:ascii="Times New Roman" w:hAnsi="Times New Roman" w:cs="Times New Roman"/>
          <w:sz w:val="20"/>
          <w:szCs w:val="20"/>
          <w:lang w:val="en-ID"/>
        </w:rPr>
      </w:pPr>
    </w:p>
    <w:p w14:paraId="6C4956D9" w14:textId="5160F588" w:rsidR="00B63120" w:rsidRDefault="00B63120" w:rsidP="0073577E">
      <w:pPr>
        <w:pStyle w:val="ListParagraph"/>
        <w:numPr>
          <w:ilvl w:val="1"/>
          <w:numId w:val="1"/>
        </w:numPr>
        <w:spacing w:line="480" w:lineRule="auto"/>
        <w:jc w:val="both"/>
        <w:outlineLvl w:val="1"/>
        <w:rPr>
          <w:rFonts w:asciiTheme="majorBidi" w:hAnsiTheme="majorBidi" w:cstheme="majorBidi"/>
          <w:b/>
          <w:sz w:val="24"/>
          <w:szCs w:val="24"/>
        </w:rPr>
      </w:pPr>
      <w:bookmarkStart w:id="21" w:name="_Toc77867315"/>
      <w:bookmarkStart w:id="22" w:name="_Toc108849534"/>
      <w:r>
        <w:rPr>
          <w:rFonts w:asciiTheme="majorBidi" w:hAnsiTheme="majorBidi" w:cstheme="majorBidi"/>
          <w:b/>
          <w:sz w:val="24"/>
          <w:szCs w:val="24"/>
        </w:rPr>
        <w:t>Sistematika Penulisan</w:t>
      </w:r>
      <w:bookmarkEnd w:id="21"/>
      <w:bookmarkEnd w:id="22"/>
    </w:p>
    <w:p w14:paraId="5495C090" w14:textId="0DB8916A" w:rsidR="00B63120" w:rsidRPr="0000155B" w:rsidRDefault="00B63120" w:rsidP="0073577E">
      <w:pPr>
        <w:pStyle w:val="ListParagraph"/>
        <w:spacing w:line="480" w:lineRule="auto"/>
        <w:ind w:left="420" w:firstLine="480"/>
        <w:jc w:val="both"/>
        <w:rPr>
          <w:rFonts w:ascii="Times New Roman" w:hAnsi="Times New Roman" w:cs="Times New Roman"/>
          <w:sz w:val="24"/>
          <w:szCs w:val="24"/>
        </w:rPr>
      </w:pPr>
      <w:r w:rsidRPr="0000155B">
        <w:rPr>
          <w:rFonts w:ascii="Times New Roman" w:hAnsi="Times New Roman" w:cs="Times New Roman"/>
          <w:sz w:val="24"/>
          <w:szCs w:val="24"/>
        </w:rPr>
        <w:t xml:space="preserve">Sistematika penulisan </w:t>
      </w:r>
      <w:r w:rsidR="00E01D0F">
        <w:rPr>
          <w:rFonts w:ascii="Times New Roman" w:hAnsi="Times New Roman" w:cs="Times New Roman"/>
          <w:sz w:val="24"/>
          <w:szCs w:val="24"/>
        </w:rPr>
        <w:t>yang ada pada</w:t>
      </w:r>
      <w:r w:rsidR="00990DE3">
        <w:rPr>
          <w:rFonts w:ascii="Times New Roman" w:hAnsi="Times New Roman" w:cs="Times New Roman"/>
          <w:sz w:val="24"/>
          <w:szCs w:val="24"/>
        </w:rPr>
        <w:t xml:space="preserve"> </w:t>
      </w:r>
      <w:r w:rsidR="00933BE3">
        <w:rPr>
          <w:rFonts w:ascii="Times New Roman" w:hAnsi="Times New Roman" w:cs="Times New Roman"/>
          <w:sz w:val="24"/>
          <w:szCs w:val="24"/>
        </w:rPr>
        <w:t>perancangan</w:t>
      </w:r>
      <w:r w:rsidRPr="0000155B">
        <w:rPr>
          <w:rFonts w:ascii="Times New Roman" w:hAnsi="Times New Roman" w:cs="Times New Roman"/>
          <w:sz w:val="24"/>
          <w:szCs w:val="24"/>
        </w:rPr>
        <w:t xml:space="preserve"> ini </w:t>
      </w:r>
      <w:r w:rsidR="00E01D0F">
        <w:rPr>
          <w:rFonts w:ascii="Times New Roman" w:hAnsi="Times New Roman" w:cs="Times New Roman"/>
          <w:sz w:val="24"/>
          <w:szCs w:val="24"/>
        </w:rPr>
        <w:t>ditulis</w:t>
      </w:r>
      <w:r w:rsidRPr="0000155B">
        <w:rPr>
          <w:rFonts w:ascii="Times New Roman" w:hAnsi="Times New Roman" w:cs="Times New Roman"/>
          <w:sz w:val="24"/>
          <w:szCs w:val="24"/>
        </w:rPr>
        <w:t xml:space="preserve"> secara sistematis yang </w:t>
      </w:r>
      <w:r w:rsidR="006C1EF2">
        <w:rPr>
          <w:rFonts w:ascii="Times New Roman" w:hAnsi="Times New Roman" w:cs="Times New Roman"/>
          <w:sz w:val="24"/>
          <w:szCs w:val="24"/>
        </w:rPr>
        <w:t>tersusun</w:t>
      </w:r>
      <w:r w:rsidRPr="0000155B">
        <w:rPr>
          <w:rFonts w:ascii="Times New Roman" w:hAnsi="Times New Roman" w:cs="Times New Roman"/>
          <w:sz w:val="24"/>
          <w:szCs w:val="24"/>
        </w:rPr>
        <w:t xml:space="preserve"> atas lima bab</w:t>
      </w:r>
      <w:r w:rsidR="006C1EF2">
        <w:rPr>
          <w:rFonts w:ascii="Times New Roman" w:hAnsi="Times New Roman" w:cs="Times New Roman"/>
          <w:sz w:val="24"/>
          <w:szCs w:val="24"/>
        </w:rPr>
        <w:t xml:space="preserve"> dan </w:t>
      </w:r>
      <w:r w:rsidRPr="0000155B">
        <w:rPr>
          <w:rFonts w:ascii="Times New Roman" w:hAnsi="Times New Roman" w:cs="Times New Roman"/>
          <w:sz w:val="24"/>
          <w:szCs w:val="24"/>
        </w:rPr>
        <w:t>diuraikan</w:t>
      </w:r>
      <w:r w:rsidR="00360FB0">
        <w:rPr>
          <w:rFonts w:ascii="Times New Roman" w:hAnsi="Times New Roman" w:cs="Times New Roman"/>
          <w:sz w:val="24"/>
          <w:szCs w:val="24"/>
        </w:rPr>
        <w:t xml:space="preserve"> </w:t>
      </w:r>
      <w:r w:rsidR="00407477">
        <w:rPr>
          <w:rFonts w:ascii="Times New Roman" w:hAnsi="Times New Roman" w:cs="Times New Roman"/>
          <w:sz w:val="24"/>
          <w:szCs w:val="24"/>
        </w:rPr>
        <w:t>menjadi</w:t>
      </w:r>
      <w:r w:rsidRPr="0000155B">
        <w:rPr>
          <w:rFonts w:ascii="Times New Roman" w:hAnsi="Times New Roman" w:cs="Times New Roman"/>
          <w:sz w:val="24"/>
          <w:szCs w:val="24"/>
        </w:rPr>
        <w:t xml:space="preserve"> sub-sub pembahasan sebagai </w:t>
      </w:r>
      <w:proofErr w:type="gramStart"/>
      <w:r w:rsidRPr="0000155B">
        <w:rPr>
          <w:rFonts w:ascii="Times New Roman" w:hAnsi="Times New Roman" w:cs="Times New Roman"/>
          <w:sz w:val="24"/>
          <w:szCs w:val="24"/>
        </w:rPr>
        <w:t>berikut :</w:t>
      </w:r>
      <w:proofErr w:type="gramEnd"/>
    </w:p>
    <w:p w14:paraId="1009265D" w14:textId="5B247ABD" w:rsidR="00B63120" w:rsidRPr="0000155B" w:rsidRDefault="00A4330B" w:rsidP="0073577E">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BAB I merupakan p</w:t>
      </w:r>
      <w:r w:rsidR="00B63120" w:rsidRPr="0000155B">
        <w:rPr>
          <w:rFonts w:ascii="Times New Roman" w:hAnsi="Times New Roman" w:cs="Times New Roman"/>
          <w:sz w:val="24"/>
          <w:szCs w:val="24"/>
        </w:rPr>
        <w:t xml:space="preserve">endahuluan yang terdiri dari latar belakang masalah, rumusan </w:t>
      </w:r>
      <w:r w:rsidR="005816D4">
        <w:rPr>
          <w:rFonts w:ascii="Times New Roman" w:hAnsi="Times New Roman" w:cs="Times New Roman"/>
          <w:sz w:val="24"/>
          <w:szCs w:val="24"/>
        </w:rPr>
        <w:t>masalah, tujuan pe</w:t>
      </w:r>
      <w:r w:rsidR="008A0E8D">
        <w:rPr>
          <w:rFonts w:ascii="Times New Roman" w:hAnsi="Times New Roman" w:cs="Times New Roman"/>
          <w:sz w:val="24"/>
          <w:szCs w:val="24"/>
        </w:rPr>
        <w:t>rancangan</w:t>
      </w:r>
      <w:r w:rsidR="005816D4">
        <w:rPr>
          <w:rFonts w:ascii="Times New Roman" w:hAnsi="Times New Roman" w:cs="Times New Roman"/>
          <w:sz w:val="24"/>
          <w:szCs w:val="24"/>
        </w:rPr>
        <w:t xml:space="preserve">, </w:t>
      </w:r>
      <w:r w:rsidR="004F235D">
        <w:rPr>
          <w:rFonts w:ascii="Times New Roman" w:hAnsi="Times New Roman" w:cs="Times New Roman"/>
          <w:sz w:val="24"/>
          <w:szCs w:val="24"/>
        </w:rPr>
        <w:t>manfaat pe</w:t>
      </w:r>
      <w:r w:rsidR="008A0E8D">
        <w:rPr>
          <w:rFonts w:ascii="Times New Roman" w:hAnsi="Times New Roman" w:cs="Times New Roman"/>
          <w:sz w:val="24"/>
          <w:szCs w:val="24"/>
        </w:rPr>
        <w:t>rancangan</w:t>
      </w:r>
      <w:r w:rsidR="004F235D">
        <w:rPr>
          <w:rFonts w:ascii="Times New Roman" w:hAnsi="Times New Roman" w:cs="Times New Roman"/>
          <w:sz w:val="24"/>
          <w:szCs w:val="24"/>
        </w:rPr>
        <w:t xml:space="preserve">, </w:t>
      </w:r>
      <w:r w:rsidR="005816D4">
        <w:rPr>
          <w:rFonts w:ascii="Times New Roman" w:hAnsi="Times New Roman" w:cs="Times New Roman"/>
          <w:sz w:val="24"/>
          <w:szCs w:val="24"/>
        </w:rPr>
        <w:t>batasan masalah, metod</w:t>
      </w:r>
      <w:r w:rsidR="004F235D">
        <w:rPr>
          <w:rFonts w:ascii="Times New Roman" w:hAnsi="Times New Roman" w:cs="Times New Roman"/>
          <w:sz w:val="24"/>
          <w:szCs w:val="24"/>
        </w:rPr>
        <w:t>e</w:t>
      </w:r>
      <w:r w:rsidR="00B63120" w:rsidRPr="0000155B">
        <w:rPr>
          <w:rFonts w:ascii="Times New Roman" w:hAnsi="Times New Roman" w:cs="Times New Roman"/>
          <w:sz w:val="24"/>
          <w:szCs w:val="24"/>
        </w:rPr>
        <w:t xml:space="preserve"> dan sistematika penulisan.</w:t>
      </w:r>
    </w:p>
    <w:p w14:paraId="4A116D4A" w14:textId="5755F110" w:rsidR="00B63120" w:rsidRPr="0000155B" w:rsidRDefault="00B63120" w:rsidP="0073577E">
      <w:pPr>
        <w:pStyle w:val="ListParagraph"/>
        <w:numPr>
          <w:ilvl w:val="0"/>
          <w:numId w:val="25"/>
        </w:numPr>
        <w:spacing w:line="480" w:lineRule="auto"/>
        <w:jc w:val="both"/>
        <w:rPr>
          <w:rFonts w:ascii="Times New Roman" w:hAnsi="Times New Roman" w:cs="Times New Roman"/>
          <w:sz w:val="24"/>
          <w:szCs w:val="24"/>
        </w:rPr>
      </w:pPr>
      <w:r w:rsidRPr="0000155B">
        <w:rPr>
          <w:rFonts w:ascii="Times New Roman" w:hAnsi="Times New Roman" w:cs="Times New Roman"/>
          <w:sz w:val="24"/>
          <w:szCs w:val="24"/>
        </w:rPr>
        <w:lastRenderedPageBreak/>
        <w:t xml:space="preserve">BAB II merupakan </w:t>
      </w:r>
      <w:r w:rsidR="00F4440B">
        <w:rPr>
          <w:rFonts w:ascii="Times New Roman" w:hAnsi="Times New Roman" w:cs="Times New Roman"/>
          <w:sz w:val="24"/>
          <w:szCs w:val="24"/>
        </w:rPr>
        <w:t>tinjauan pustaka</w:t>
      </w:r>
      <w:r w:rsidRPr="0000155B">
        <w:rPr>
          <w:rFonts w:ascii="Times New Roman" w:hAnsi="Times New Roman" w:cs="Times New Roman"/>
          <w:sz w:val="24"/>
          <w:szCs w:val="24"/>
        </w:rPr>
        <w:t xml:space="preserve"> yang terdiri dari </w:t>
      </w:r>
      <w:r w:rsidR="00F4440B">
        <w:rPr>
          <w:rFonts w:ascii="Times New Roman" w:hAnsi="Times New Roman" w:cs="Times New Roman"/>
          <w:sz w:val="24"/>
          <w:szCs w:val="24"/>
        </w:rPr>
        <w:t>penelitian terdahulu</w:t>
      </w:r>
      <w:r w:rsidRPr="0000155B">
        <w:rPr>
          <w:rFonts w:ascii="Times New Roman" w:hAnsi="Times New Roman" w:cs="Times New Roman"/>
          <w:sz w:val="24"/>
          <w:szCs w:val="24"/>
        </w:rPr>
        <w:t xml:space="preserve">, </w:t>
      </w:r>
      <w:proofErr w:type="gramStart"/>
      <w:r w:rsidR="00F4440B">
        <w:rPr>
          <w:rFonts w:ascii="Times New Roman" w:hAnsi="Times New Roman" w:cs="Times New Roman"/>
          <w:sz w:val="24"/>
          <w:szCs w:val="24"/>
        </w:rPr>
        <w:t>teori</w:t>
      </w:r>
      <w:proofErr w:type="gramEnd"/>
      <w:r w:rsidR="00F4440B">
        <w:rPr>
          <w:rFonts w:ascii="Times New Roman" w:hAnsi="Times New Roman" w:cs="Times New Roman"/>
          <w:sz w:val="24"/>
          <w:szCs w:val="24"/>
        </w:rPr>
        <w:t xml:space="preserve"> terkait</w:t>
      </w:r>
      <w:r w:rsidRPr="0000155B">
        <w:rPr>
          <w:rFonts w:ascii="Times New Roman" w:hAnsi="Times New Roman" w:cs="Times New Roman"/>
          <w:sz w:val="24"/>
          <w:szCs w:val="24"/>
        </w:rPr>
        <w:t>.</w:t>
      </w:r>
    </w:p>
    <w:p w14:paraId="199A8FDE" w14:textId="02D0F3CD" w:rsidR="00B63120" w:rsidRPr="0000155B" w:rsidRDefault="00B63120" w:rsidP="0073577E">
      <w:pPr>
        <w:pStyle w:val="ListParagraph"/>
        <w:numPr>
          <w:ilvl w:val="0"/>
          <w:numId w:val="25"/>
        </w:numPr>
        <w:spacing w:line="480" w:lineRule="auto"/>
        <w:jc w:val="both"/>
        <w:rPr>
          <w:rFonts w:ascii="Times New Roman" w:hAnsi="Times New Roman" w:cs="Times New Roman"/>
          <w:sz w:val="24"/>
          <w:szCs w:val="24"/>
        </w:rPr>
      </w:pPr>
      <w:r w:rsidRPr="0000155B">
        <w:rPr>
          <w:rFonts w:ascii="Times New Roman" w:hAnsi="Times New Roman" w:cs="Times New Roman"/>
          <w:sz w:val="24"/>
          <w:szCs w:val="24"/>
        </w:rPr>
        <w:t xml:space="preserve">BAB III merupakan </w:t>
      </w:r>
      <w:r w:rsidR="00814BBB">
        <w:rPr>
          <w:rFonts w:ascii="Times New Roman" w:hAnsi="Times New Roman" w:cs="Times New Roman"/>
          <w:sz w:val="24"/>
          <w:szCs w:val="24"/>
        </w:rPr>
        <w:t>analisis dan</w:t>
      </w:r>
      <w:r w:rsidRPr="0000155B">
        <w:rPr>
          <w:rFonts w:ascii="Times New Roman" w:hAnsi="Times New Roman" w:cs="Times New Roman"/>
          <w:sz w:val="24"/>
          <w:szCs w:val="24"/>
        </w:rPr>
        <w:t xml:space="preserve"> pe</w:t>
      </w:r>
      <w:r w:rsidR="004533EC">
        <w:rPr>
          <w:rFonts w:ascii="Times New Roman" w:hAnsi="Times New Roman" w:cs="Times New Roman"/>
          <w:sz w:val="24"/>
          <w:szCs w:val="24"/>
        </w:rPr>
        <w:t>rancangan</w:t>
      </w:r>
      <w:r w:rsidR="00406015">
        <w:rPr>
          <w:rFonts w:ascii="Times New Roman" w:hAnsi="Times New Roman" w:cs="Times New Roman"/>
          <w:sz w:val="24"/>
          <w:szCs w:val="24"/>
        </w:rPr>
        <w:t xml:space="preserve"> yang terdiri dari analisis</w:t>
      </w:r>
      <w:r w:rsidRPr="0000155B">
        <w:rPr>
          <w:rFonts w:ascii="Times New Roman" w:hAnsi="Times New Roman" w:cs="Times New Roman"/>
          <w:sz w:val="24"/>
          <w:szCs w:val="24"/>
        </w:rPr>
        <w:t xml:space="preserve"> dan pe</w:t>
      </w:r>
      <w:r w:rsidR="004533EC">
        <w:rPr>
          <w:rFonts w:ascii="Times New Roman" w:hAnsi="Times New Roman" w:cs="Times New Roman"/>
          <w:sz w:val="24"/>
          <w:szCs w:val="24"/>
        </w:rPr>
        <w:t>rancangan</w:t>
      </w:r>
      <w:r w:rsidRPr="0000155B">
        <w:rPr>
          <w:rFonts w:ascii="Times New Roman" w:hAnsi="Times New Roman" w:cs="Times New Roman"/>
          <w:sz w:val="24"/>
          <w:szCs w:val="24"/>
        </w:rPr>
        <w:t>.</w:t>
      </w:r>
    </w:p>
    <w:p w14:paraId="598E0546" w14:textId="4957AE73" w:rsidR="00B63120" w:rsidRPr="0000155B" w:rsidRDefault="00B63120" w:rsidP="0073577E">
      <w:pPr>
        <w:pStyle w:val="ListParagraph"/>
        <w:numPr>
          <w:ilvl w:val="0"/>
          <w:numId w:val="25"/>
        </w:numPr>
        <w:spacing w:line="480" w:lineRule="auto"/>
        <w:jc w:val="both"/>
        <w:rPr>
          <w:rFonts w:ascii="Times New Roman" w:hAnsi="Times New Roman" w:cs="Times New Roman"/>
          <w:sz w:val="24"/>
          <w:szCs w:val="24"/>
        </w:rPr>
      </w:pPr>
      <w:r w:rsidRPr="0000155B">
        <w:rPr>
          <w:rFonts w:ascii="Times New Roman" w:hAnsi="Times New Roman" w:cs="Times New Roman"/>
          <w:sz w:val="24"/>
          <w:szCs w:val="24"/>
        </w:rPr>
        <w:t>BAB IV merupakan</w:t>
      </w:r>
      <w:r w:rsidR="00A4330B">
        <w:rPr>
          <w:rFonts w:ascii="Times New Roman" w:hAnsi="Times New Roman" w:cs="Times New Roman"/>
          <w:sz w:val="24"/>
          <w:szCs w:val="24"/>
        </w:rPr>
        <w:t xml:space="preserve"> pembahasan yang terdiri gambaran umum obyek penelitian,</w:t>
      </w:r>
      <w:r w:rsidRPr="0000155B">
        <w:rPr>
          <w:rFonts w:ascii="Times New Roman" w:hAnsi="Times New Roman" w:cs="Times New Roman"/>
          <w:sz w:val="24"/>
          <w:szCs w:val="24"/>
        </w:rPr>
        <w:t xml:space="preserve"> </w:t>
      </w:r>
      <w:r w:rsidR="008E263B">
        <w:rPr>
          <w:rFonts w:ascii="Times New Roman" w:hAnsi="Times New Roman" w:cs="Times New Roman"/>
          <w:sz w:val="24"/>
          <w:szCs w:val="24"/>
        </w:rPr>
        <w:t>implementasi</w:t>
      </w:r>
      <w:r w:rsidR="004F235D">
        <w:rPr>
          <w:rFonts w:ascii="Times New Roman" w:hAnsi="Times New Roman" w:cs="Times New Roman"/>
          <w:sz w:val="24"/>
          <w:szCs w:val="24"/>
        </w:rPr>
        <w:t>,</w:t>
      </w:r>
      <w:r w:rsidRPr="0000155B">
        <w:rPr>
          <w:rFonts w:ascii="Times New Roman" w:hAnsi="Times New Roman" w:cs="Times New Roman"/>
          <w:sz w:val="24"/>
          <w:szCs w:val="24"/>
        </w:rPr>
        <w:t xml:space="preserve"> dan </w:t>
      </w:r>
      <w:r w:rsidR="00A4330B">
        <w:rPr>
          <w:rFonts w:ascii="Times New Roman" w:hAnsi="Times New Roman" w:cs="Times New Roman"/>
          <w:sz w:val="24"/>
          <w:szCs w:val="24"/>
        </w:rPr>
        <w:t>uji coba</w:t>
      </w:r>
      <w:r w:rsidRPr="0000155B">
        <w:rPr>
          <w:rFonts w:ascii="Times New Roman" w:hAnsi="Times New Roman" w:cs="Times New Roman"/>
          <w:sz w:val="24"/>
          <w:szCs w:val="24"/>
        </w:rPr>
        <w:t>.</w:t>
      </w:r>
    </w:p>
    <w:p w14:paraId="2F1C0213" w14:textId="78B549D1" w:rsidR="009924D5" w:rsidRDefault="00A4330B" w:rsidP="00131667">
      <w:pPr>
        <w:pStyle w:val="ListParagraph"/>
        <w:numPr>
          <w:ilvl w:val="0"/>
          <w:numId w:val="25"/>
        </w:numPr>
        <w:spacing w:line="480" w:lineRule="auto"/>
        <w:jc w:val="both"/>
        <w:rPr>
          <w:rFonts w:asciiTheme="majorBidi" w:hAnsiTheme="majorBidi" w:cstheme="majorBidi"/>
          <w:sz w:val="24"/>
          <w:szCs w:val="24"/>
        </w:rPr>
      </w:pPr>
      <w:r>
        <w:rPr>
          <w:rFonts w:ascii="Times New Roman" w:hAnsi="Times New Roman" w:cs="Times New Roman"/>
          <w:sz w:val="24"/>
          <w:szCs w:val="24"/>
        </w:rPr>
        <w:t>BAB V merupakan penutup yang terdiri dari k</w:t>
      </w:r>
      <w:r w:rsidR="00B63120" w:rsidRPr="0000155B">
        <w:rPr>
          <w:rFonts w:ascii="Times New Roman" w:hAnsi="Times New Roman" w:cs="Times New Roman"/>
          <w:sz w:val="24"/>
          <w:szCs w:val="24"/>
        </w:rPr>
        <w:t>esimpulan dan saran.</w:t>
      </w:r>
      <w:bookmarkStart w:id="23" w:name="_GoBack"/>
      <w:bookmarkEnd w:id="23"/>
      <w:r w:rsidR="00131667">
        <w:rPr>
          <w:rFonts w:asciiTheme="majorBidi" w:hAnsiTheme="majorBidi" w:cstheme="majorBidi"/>
          <w:sz w:val="24"/>
          <w:szCs w:val="24"/>
        </w:rPr>
        <w:t xml:space="preserve"> </w:t>
      </w:r>
    </w:p>
    <w:sectPr w:rsidR="009924D5" w:rsidSect="00131667">
      <w:headerReference w:type="default" r:id="rId10"/>
      <w:footerReference w:type="default" r:id="rId11"/>
      <w:pgSz w:w="11907" w:h="16839" w:code="9"/>
      <w:pgMar w:top="1701" w:right="1701" w:bottom="2268"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AFFB9" w14:textId="77777777" w:rsidR="00EB4AE2" w:rsidRDefault="00EB4AE2" w:rsidP="00513801">
      <w:pPr>
        <w:spacing w:after="0" w:line="240" w:lineRule="auto"/>
      </w:pPr>
      <w:r>
        <w:separator/>
      </w:r>
    </w:p>
  </w:endnote>
  <w:endnote w:type="continuationSeparator" w:id="0">
    <w:p w14:paraId="3B9312B8" w14:textId="77777777" w:rsidR="00EB4AE2" w:rsidRDefault="00EB4AE2" w:rsidP="00513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B8C9D" w14:textId="34B283FE" w:rsidR="004F6288" w:rsidRDefault="004F6288">
    <w:pPr>
      <w:pStyle w:val="Footer"/>
      <w:jc w:val="right"/>
    </w:pPr>
  </w:p>
  <w:p w14:paraId="44E32386" w14:textId="77777777" w:rsidR="004F6288" w:rsidRDefault="004F62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473B2" w14:textId="77777777" w:rsidR="00EB4AE2" w:rsidRDefault="00EB4AE2" w:rsidP="00513801">
      <w:pPr>
        <w:spacing w:after="0" w:line="240" w:lineRule="auto"/>
      </w:pPr>
      <w:r>
        <w:separator/>
      </w:r>
    </w:p>
  </w:footnote>
  <w:footnote w:type="continuationSeparator" w:id="0">
    <w:p w14:paraId="0A769900" w14:textId="77777777" w:rsidR="00EB4AE2" w:rsidRDefault="00EB4AE2" w:rsidP="005138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6264197"/>
      <w:docPartObj>
        <w:docPartGallery w:val="Page Numbers (Top of Page)"/>
        <w:docPartUnique/>
      </w:docPartObj>
    </w:sdtPr>
    <w:sdtEndPr>
      <w:rPr>
        <w:noProof/>
      </w:rPr>
    </w:sdtEndPr>
    <w:sdtContent>
      <w:p w14:paraId="1A405E77" w14:textId="448CA2D4" w:rsidR="004F6288" w:rsidRDefault="004F6288">
        <w:pPr>
          <w:pStyle w:val="Header"/>
          <w:jc w:val="right"/>
        </w:pPr>
        <w:r>
          <w:fldChar w:fldCharType="begin"/>
        </w:r>
        <w:r>
          <w:instrText xml:space="preserve"> PAGE   \* MERGEFORMAT </w:instrText>
        </w:r>
        <w:r>
          <w:fldChar w:fldCharType="separate"/>
        </w:r>
        <w:r w:rsidR="00131667">
          <w:rPr>
            <w:noProof/>
          </w:rPr>
          <w:t>1</w:t>
        </w:r>
        <w:r>
          <w:rPr>
            <w:noProof/>
          </w:rPr>
          <w:fldChar w:fldCharType="end"/>
        </w:r>
      </w:p>
    </w:sdtContent>
  </w:sdt>
  <w:p w14:paraId="360EC182" w14:textId="77777777" w:rsidR="004F6288" w:rsidRDefault="004F62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4A1412B"/>
    <w:multiLevelType w:val="hybridMultilevel"/>
    <w:tmpl w:val="71F08AD6"/>
    <w:lvl w:ilvl="0" w:tplc="38D0DD80">
      <w:start w:val="1"/>
      <w:numFmt w:val="lowerLetter"/>
      <w:lvlText w:val="%1."/>
      <w:lvlJc w:val="left"/>
      <w:pPr>
        <w:ind w:left="780" w:hanging="360"/>
      </w:pPr>
      <w:rPr>
        <w:rFonts w:hint="default"/>
      </w:rPr>
    </w:lvl>
    <w:lvl w:ilvl="1" w:tplc="6906A51C">
      <w:start w:val="1"/>
      <w:numFmt w:val="lowerLetter"/>
      <w:lvlText w:val="%2."/>
      <w:lvlJc w:val="left"/>
      <w:pPr>
        <w:ind w:left="1500" w:hanging="360"/>
      </w:pPr>
      <w:rPr>
        <w:rFonts w:asciiTheme="majorBidi" w:eastAsiaTheme="minorHAnsi" w:hAnsiTheme="majorBidi" w:cstheme="majorBidi"/>
      </w:rPr>
    </w:lvl>
    <w:lvl w:ilvl="2" w:tplc="8F426DFC">
      <w:start w:val="1"/>
      <w:numFmt w:val="bullet"/>
      <w:lvlText w:val="-"/>
      <w:lvlJc w:val="left"/>
      <w:pPr>
        <w:ind w:left="2400" w:hanging="360"/>
      </w:pPr>
      <w:rPr>
        <w:rFonts w:ascii="Times New Roman" w:eastAsiaTheme="minorHAnsi" w:hAnsi="Times New Roman" w:cs="Times New Roman" w:hint="default"/>
      </w:rPr>
    </w:lvl>
    <w:lvl w:ilvl="3" w:tplc="0409000F">
      <w:start w:val="1"/>
      <w:numFmt w:val="decimal"/>
      <w:lvlText w:val="%4."/>
      <w:lvlJc w:val="left"/>
      <w:pPr>
        <w:ind w:left="2940" w:hanging="360"/>
      </w:pPr>
    </w:lvl>
    <w:lvl w:ilvl="4" w:tplc="AB6494AC">
      <w:start w:val="1"/>
      <w:numFmt w:val="bullet"/>
      <w:lvlText w:val=""/>
      <w:lvlJc w:val="left"/>
      <w:pPr>
        <w:ind w:left="3660" w:hanging="360"/>
      </w:pPr>
      <w:rPr>
        <w:rFonts w:ascii="Symbol" w:eastAsiaTheme="minorHAnsi" w:hAnsi="Symbol" w:cstheme="majorBidi" w:hint="default"/>
        <w:b/>
      </w:r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089F75D4"/>
    <w:multiLevelType w:val="multilevel"/>
    <w:tmpl w:val="58EE2C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A2F573F"/>
    <w:multiLevelType w:val="hybridMultilevel"/>
    <w:tmpl w:val="668EE67A"/>
    <w:lvl w:ilvl="0" w:tplc="10C25758">
      <w:start w:val="1"/>
      <w:numFmt w:val="lowerLetter"/>
      <w:lvlText w:val="%1."/>
      <w:lvlJc w:val="left"/>
      <w:pPr>
        <w:ind w:left="990" w:hanging="360"/>
      </w:pPr>
      <w:rPr>
        <w:rFonts w:hint="default"/>
      </w:rPr>
    </w:lvl>
    <w:lvl w:ilvl="1" w:tplc="38090019" w:tentative="1">
      <w:start w:val="1"/>
      <w:numFmt w:val="lowerLetter"/>
      <w:lvlText w:val="%2."/>
      <w:lvlJc w:val="left"/>
      <w:pPr>
        <w:ind w:left="171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4">
    <w:nsid w:val="0BA27C1A"/>
    <w:multiLevelType w:val="multilevel"/>
    <w:tmpl w:val="8C38DC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D6C2974"/>
    <w:multiLevelType w:val="multilevel"/>
    <w:tmpl w:val="EB604768"/>
    <w:lvl w:ilvl="0">
      <w:start w:val="1"/>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394AEB"/>
    <w:multiLevelType w:val="hybridMultilevel"/>
    <w:tmpl w:val="588E999E"/>
    <w:lvl w:ilvl="0" w:tplc="1DA6D4E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315388A"/>
    <w:multiLevelType w:val="hybridMultilevel"/>
    <w:tmpl w:val="B1F20BC2"/>
    <w:lvl w:ilvl="0" w:tplc="3F006FAC">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156507A0"/>
    <w:multiLevelType w:val="hybridMultilevel"/>
    <w:tmpl w:val="98683848"/>
    <w:lvl w:ilvl="0" w:tplc="23D6394C">
      <w:start w:val="1"/>
      <w:numFmt w:val="decimal"/>
      <w:lvlText w:val="%1."/>
      <w:lvlJc w:val="left"/>
      <w:pPr>
        <w:ind w:left="1069" w:hanging="360"/>
      </w:pPr>
      <w:rPr>
        <w:rFonts w:asciiTheme="minorHAnsi" w:eastAsiaTheme="minorHAnsi" w:hAnsiTheme="minorHAnsi" w:cstheme="minorBidi" w:hint="default"/>
        <w:sz w:val="23"/>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15896DF7"/>
    <w:multiLevelType w:val="multilevel"/>
    <w:tmpl w:val="58EE2C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A821E22"/>
    <w:multiLevelType w:val="multilevel"/>
    <w:tmpl w:val="34F4C9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4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D172915"/>
    <w:multiLevelType w:val="hybridMultilevel"/>
    <w:tmpl w:val="B170A012"/>
    <w:lvl w:ilvl="0" w:tplc="04090019">
      <w:start w:val="1"/>
      <w:numFmt w:val="lowerLetter"/>
      <w:lvlText w:val="%1."/>
      <w:lvlJc w:val="left"/>
      <w:pPr>
        <w:ind w:left="928" w:hanging="360"/>
      </w:pPr>
      <w:rPr>
        <w:rFonts w:hint="default"/>
      </w:rPr>
    </w:lvl>
    <w:lvl w:ilvl="1" w:tplc="3970E204">
      <w:start w:val="1"/>
      <w:numFmt w:val="lowerLetter"/>
      <w:lvlText w:val="%2."/>
      <w:lvlJc w:val="left"/>
      <w:pPr>
        <w:ind w:left="1648" w:hanging="360"/>
      </w:pPr>
      <w:rPr>
        <w:i w:val="0"/>
        <w:iCs/>
      </w:r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2">
    <w:nsid w:val="20866F2B"/>
    <w:multiLevelType w:val="hybridMultilevel"/>
    <w:tmpl w:val="DDB287D0"/>
    <w:lvl w:ilvl="0" w:tplc="0526057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2A438C1"/>
    <w:multiLevelType w:val="multilevel"/>
    <w:tmpl w:val="58EE2C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2E15362"/>
    <w:multiLevelType w:val="hybridMultilevel"/>
    <w:tmpl w:val="24123220"/>
    <w:lvl w:ilvl="0" w:tplc="3970E204">
      <w:start w:val="1"/>
      <w:numFmt w:val="lowerLetter"/>
      <w:lvlText w:val="%1."/>
      <w:lvlJc w:val="left"/>
      <w:pPr>
        <w:ind w:left="1648"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7B2C1A"/>
    <w:multiLevelType w:val="multilevel"/>
    <w:tmpl w:val="AF5E1AD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1288"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5BC6369"/>
    <w:multiLevelType w:val="hybridMultilevel"/>
    <w:tmpl w:val="6C96243C"/>
    <w:lvl w:ilvl="0" w:tplc="43B4C1FC">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7">
    <w:nsid w:val="30416D48"/>
    <w:multiLevelType w:val="hybridMultilevel"/>
    <w:tmpl w:val="263E898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D57537"/>
    <w:multiLevelType w:val="multilevel"/>
    <w:tmpl w:val="3B50F3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6005697"/>
    <w:multiLevelType w:val="hybridMultilevel"/>
    <w:tmpl w:val="E2AEC9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715D02"/>
    <w:multiLevelType w:val="hybridMultilevel"/>
    <w:tmpl w:val="AA80919C"/>
    <w:lvl w:ilvl="0" w:tplc="9B12A8C8">
      <w:start w:val="1"/>
      <w:numFmt w:val="decimal"/>
      <w:lvlText w:val="%1."/>
      <w:lvlJc w:val="left"/>
      <w:pPr>
        <w:ind w:left="780" w:hanging="360"/>
      </w:pPr>
      <w:rPr>
        <w:rFonts w:asciiTheme="minorHAnsi" w:hAnsiTheme="minorHAnsi" w:cstheme="minorBidi" w:hint="default"/>
        <w:b w:val="0"/>
        <w:sz w:val="22"/>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1">
    <w:nsid w:val="36D53595"/>
    <w:multiLevelType w:val="multilevel"/>
    <w:tmpl w:val="950C767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38B358C1"/>
    <w:multiLevelType w:val="hybridMultilevel"/>
    <w:tmpl w:val="344E1DAE"/>
    <w:lvl w:ilvl="0" w:tplc="4516EA68">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3">
    <w:nsid w:val="3C6C4C71"/>
    <w:multiLevelType w:val="multilevel"/>
    <w:tmpl w:val="8C122C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D455398"/>
    <w:multiLevelType w:val="multilevel"/>
    <w:tmpl w:val="FDDA309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AD2DB0"/>
    <w:multiLevelType w:val="hybridMultilevel"/>
    <w:tmpl w:val="DDEE9C92"/>
    <w:lvl w:ilvl="0" w:tplc="929004D2">
      <w:start w:val="1"/>
      <w:numFmt w:val="decimal"/>
      <w:lvlText w:val="%1."/>
      <w:lvlJc w:val="left"/>
      <w:pPr>
        <w:ind w:left="192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6">
    <w:nsid w:val="3FEF7767"/>
    <w:multiLevelType w:val="hybridMultilevel"/>
    <w:tmpl w:val="61EC01B0"/>
    <w:lvl w:ilvl="0" w:tplc="BDD06224">
      <w:start w:val="1"/>
      <w:numFmt w:val="lowerLetter"/>
      <w:lvlText w:val="%1."/>
      <w:lvlJc w:val="left"/>
      <w:pPr>
        <w:ind w:left="1860" w:hanging="360"/>
      </w:pPr>
      <w:rPr>
        <w:rFonts w:hint="default"/>
        <w:i/>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7">
    <w:nsid w:val="40FA05EE"/>
    <w:multiLevelType w:val="hybridMultilevel"/>
    <w:tmpl w:val="81203D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A039B6"/>
    <w:multiLevelType w:val="multilevel"/>
    <w:tmpl w:val="1A06BC1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31B1438"/>
    <w:multiLevelType w:val="multilevel"/>
    <w:tmpl w:val="1A06BC1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451D242E"/>
    <w:multiLevelType w:val="multilevel"/>
    <w:tmpl w:val="87B84500"/>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47375C7D"/>
    <w:multiLevelType w:val="hybridMultilevel"/>
    <w:tmpl w:val="2AE4FB80"/>
    <w:lvl w:ilvl="0" w:tplc="929004D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2">
    <w:nsid w:val="4A9C748D"/>
    <w:multiLevelType w:val="hybridMultilevel"/>
    <w:tmpl w:val="196236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6E2A1C"/>
    <w:multiLevelType w:val="multilevel"/>
    <w:tmpl w:val="680051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4E9D1C81"/>
    <w:multiLevelType w:val="hybridMultilevel"/>
    <w:tmpl w:val="986A9AF6"/>
    <w:lvl w:ilvl="0" w:tplc="BD503430">
      <w:numFmt w:val="bullet"/>
      <w:lvlText w:val="-"/>
      <w:lvlJc w:val="left"/>
      <w:pPr>
        <w:ind w:left="990" w:hanging="360"/>
      </w:pPr>
      <w:rPr>
        <w:rFonts w:ascii="Times New Roman" w:eastAsiaTheme="minorHAnsi"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5">
    <w:nsid w:val="512B340B"/>
    <w:multiLevelType w:val="hybridMultilevel"/>
    <w:tmpl w:val="4F4EC3E2"/>
    <w:lvl w:ilvl="0" w:tplc="59045DA8">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143BCE"/>
    <w:multiLevelType w:val="multilevel"/>
    <w:tmpl w:val="B114C844"/>
    <w:lvl w:ilvl="0">
      <w:start w:val="1"/>
      <w:numFmt w:val="decimal"/>
      <w:lvlText w:val="%1."/>
      <w:lvlJc w:val="left"/>
      <w:pPr>
        <w:ind w:left="780" w:hanging="360"/>
      </w:pPr>
      <w:rPr>
        <w:rFonts w:hint="default"/>
      </w:rPr>
    </w:lvl>
    <w:lvl w:ilvl="1">
      <w:start w:val="1"/>
      <w:numFmt w:val="decimal"/>
      <w:isLgl/>
      <w:lvlText w:val="%1.%2."/>
      <w:lvlJc w:val="left"/>
      <w:pPr>
        <w:ind w:left="2487" w:hanging="360"/>
      </w:pPr>
      <w:rPr>
        <w:rFonts w:hint="default"/>
        <w:sz w:val="24"/>
        <w:szCs w:val="24"/>
      </w:rPr>
    </w:lvl>
    <w:lvl w:ilvl="2">
      <w:start w:val="1"/>
      <w:numFmt w:val="decimal"/>
      <w:isLgl/>
      <w:lvlText w:val="%1.%2.%3."/>
      <w:lvlJc w:val="left"/>
      <w:pPr>
        <w:ind w:left="1140" w:hanging="720"/>
      </w:pPr>
      <w:rPr>
        <w:rFonts w:hint="default"/>
        <w:i w:val="0"/>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7">
    <w:nsid w:val="6359062D"/>
    <w:multiLevelType w:val="hybridMultilevel"/>
    <w:tmpl w:val="34562034"/>
    <w:lvl w:ilvl="0" w:tplc="C3DA272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nsid w:val="66C6115C"/>
    <w:multiLevelType w:val="multilevel"/>
    <w:tmpl w:val="78AE35A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8345FC8"/>
    <w:multiLevelType w:val="hybridMultilevel"/>
    <w:tmpl w:val="911E90B4"/>
    <w:lvl w:ilvl="0" w:tplc="E7AE827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1D3162"/>
    <w:multiLevelType w:val="hybridMultilevel"/>
    <w:tmpl w:val="7E108D3A"/>
    <w:lvl w:ilvl="0" w:tplc="9B8CF1DE">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1">
    <w:nsid w:val="6E8D6DF1"/>
    <w:multiLevelType w:val="hybridMultilevel"/>
    <w:tmpl w:val="76B46772"/>
    <w:lvl w:ilvl="0" w:tplc="AE3A673C">
      <w:start w:val="1"/>
      <w:numFmt w:val="lowerLetter"/>
      <w:lvlText w:val="%1."/>
      <w:lvlJc w:val="left"/>
      <w:pPr>
        <w:ind w:left="1140" w:hanging="360"/>
      </w:pPr>
      <w:rPr>
        <w:rFonts w:hint="default"/>
      </w:rPr>
    </w:lvl>
    <w:lvl w:ilvl="1" w:tplc="1AE07C3A">
      <w:start w:val="1"/>
      <w:numFmt w:val="lowerLetter"/>
      <w:lvlText w:val="%2."/>
      <w:lvlJc w:val="left"/>
      <w:pPr>
        <w:ind w:left="1860" w:hanging="360"/>
      </w:pPr>
      <w:rPr>
        <w:i w:val="0"/>
      </w:r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2">
    <w:nsid w:val="6EA75A01"/>
    <w:multiLevelType w:val="multilevel"/>
    <w:tmpl w:val="58EE2C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27F55B3"/>
    <w:multiLevelType w:val="hybridMultilevel"/>
    <w:tmpl w:val="CF7A03A6"/>
    <w:lvl w:ilvl="0" w:tplc="38090019">
      <w:start w:val="1"/>
      <w:numFmt w:val="lowerLetter"/>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4">
    <w:nsid w:val="780658E5"/>
    <w:multiLevelType w:val="multilevel"/>
    <w:tmpl w:val="34F4C9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4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8756F9E"/>
    <w:multiLevelType w:val="hybridMultilevel"/>
    <w:tmpl w:val="DDBE5D3E"/>
    <w:lvl w:ilvl="0" w:tplc="04090019">
      <w:start w:val="1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97424FE"/>
    <w:multiLevelType w:val="hybridMultilevel"/>
    <w:tmpl w:val="B9E2AFC0"/>
    <w:lvl w:ilvl="0" w:tplc="3970E204">
      <w:start w:val="1"/>
      <w:numFmt w:val="lowerLetter"/>
      <w:lvlText w:val="%1."/>
      <w:lvlJc w:val="left"/>
      <w:pPr>
        <w:ind w:left="1648"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9B861AD"/>
    <w:multiLevelType w:val="hybridMultilevel"/>
    <w:tmpl w:val="D2BE46DC"/>
    <w:lvl w:ilvl="0" w:tplc="5F9A0F8C">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8">
    <w:nsid w:val="7BEA24F1"/>
    <w:multiLevelType w:val="hybridMultilevel"/>
    <w:tmpl w:val="DB224C2A"/>
    <w:lvl w:ilvl="0" w:tplc="E66C5D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29"/>
  </w:num>
  <w:num w:numId="2">
    <w:abstractNumId w:val="47"/>
  </w:num>
  <w:num w:numId="3">
    <w:abstractNumId w:val="7"/>
  </w:num>
  <w:num w:numId="4">
    <w:abstractNumId w:val="31"/>
  </w:num>
  <w:num w:numId="5">
    <w:abstractNumId w:val="25"/>
  </w:num>
  <w:num w:numId="6">
    <w:abstractNumId w:val="36"/>
  </w:num>
  <w:num w:numId="7">
    <w:abstractNumId w:val="41"/>
  </w:num>
  <w:num w:numId="8">
    <w:abstractNumId w:val="1"/>
  </w:num>
  <w:num w:numId="9">
    <w:abstractNumId w:val="34"/>
  </w:num>
  <w:num w:numId="10">
    <w:abstractNumId w:val="32"/>
  </w:num>
  <w:num w:numId="11">
    <w:abstractNumId w:val="30"/>
  </w:num>
  <w:num w:numId="12">
    <w:abstractNumId w:val="38"/>
  </w:num>
  <w:num w:numId="13">
    <w:abstractNumId w:val="15"/>
  </w:num>
  <w:num w:numId="14">
    <w:abstractNumId w:val="45"/>
  </w:num>
  <w:num w:numId="15">
    <w:abstractNumId w:val="11"/>
  </w:num>
  <w:num w:numId="16">
    <w:abstractNumId w:val="35"/>
  </w:num>
  <w:num w:numId="17">
    <w:abstractNumId w:val="4"/>
  </w:num>
  <w:num w:numId="18">
    <w:abstractNumId w:val="33"/>
  </w:num>
  <w:num w:numId="19">
    <w:abstractNumId w:val="23"/>
  </w:num>
  <w:num w:numId="20">
    <w:abstractNumId w:val="21"/>
  </w:num>
  <w:num w:numId="21">
    <w:abstractNumId w:val="18"/>
  </w:num>
  <w:num w:numId="22">
    <w:abstractNumId w:val="44"/>
  </w:num>
  <w:num w:numId="23">
    <w:abstractNumId w:val="3"/>
  </w:num>
  <w:num w:numId="24">
    <w:abstractNumId w:val="20"/>
  </w:num>
  <w:num w:numId="25">
    <w:abstractNumId w:val="43"/>
  </w:num>
  <w:num w:numId="26">
    <w:abstractNumId w:val="39"/>
  </w:num>
  <w:num w:numId="27">
    <w:abstractNumId w:val="12"/>
  </w:num>
  <w:num w:numId="28">
    <w:abstractNumId w:val="6"/>
  </w:num>
  <w:num w:numId="29">
    <w:abstractNumId w:val="5"/>
  </w:num>
  <w:num w:numId="30">
    <w:abstractNumId w:val="17"/>
  </w:num>
  <w:num w:numId="31">
    <w:abstractNumId w:val="46"/>
  </w:num>
  <w:num w:numId="32">
    <w:abstractNumId w:val="14"/>
  </w:num>
  <w:num w:numId="33">
    <w:abstractNumId w:val="27"/>
  </w:num>
  <w:num w:numId="34">
    <w:abstractNumId w:val="19"/>
  </w:num>
  <w:num w:numId="35">
    <w:abstractNumId w:val="26"/>
  </w:num>
  <w:num w:numId="36">
    <w:abstractNumId w:val="10"/>
  </w:num>
  <w:num w:numId="37">
    <w:abstractNumId w:val="24"/>
  </w:num>
  <w:num w:numId="38">
    <w:abstractNumId w:val="28"/>
  </w:num>
  <w:num w:numId="39">
    <w:abstractNumId w:val="13"/>
  </w:num>
  <w:num w:numId="40">
    <w:abstractNumId w:val="2"/>
  </w:num>
  <w:num w:numId="41">
    <w:abstractNumId w:val="9"/>
  </w:num>
  <w:num w:numId="42">
    <w:abstractNumId w:val="42"/>
  </w:num>
  <w:num w:numId="43">
    <w:abstractNumId w:val="40"/>
  </w:num>
  <w:num w:numId="44">
    <w:abstractNumId w:val="22"/>
  </w:num>
  <w:num w:numId="45">
    <w:abstractNumId w:val="48"/>
  </w:num>
  <w:num w:numId="46">
    <w:abstractNumId w:val="16"/>
  </w:num>
  <w:num w:numId="47">
    <w:abstractNumId w:val="0"/>
  </w:num>
  <w:num w:numId="48">
    <w:abstractNumId w:val="8"/>
  </w:num>
  <w:num w:numId="4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464A"/>
    <w:rsid w:val="00000546"/>
    <w:rsid w:val="000009A6"/>
    <w:rsid w:val="00000C75"/>
    <w:rsid w:val="00000CB2"/>
    <w:rsid w:val="0000155B"/>
    <w:rsid w:val="00001E7C"/>
    <w:rsid w:val="000020F8"/>
    <w:rsid w:val="000026D5"/>
    <w:rsid w:val="0000281B"/>
    <w:rsid w:val="000029B4"/>
    <w:rsid w:val="00002A0E"/>
    <w:rsid w:val="00002B57"/>
    <w:rsid w:val="0000329A"/>
    <w:rsid w:val="00003881"/>
    <w:rsid w:val="00003EF4"/>
    <w:rsid w:val="00004268"/>
    <w:rsid w:val="000043E9"/>
    <w:rsid w:val="000049DE"/>
    <w:rsid w:val="00004C08"/>
    <w:rsid w:val="0000516F"/>
    <w:rsid w:val="00005B0E"/>
    <w:rsid w:val="00005B27"/>
    <w:rsid w:val="00006AE4"/>
    <w:rsid w:val="00006B2C"/>
    <w:rsid w:val="00006B82"/>
    <w:rsid w:val="00006DE4"/>
    <w:rsid w:val="00006EA3"/>
    <w:rsid w:val="00006FCB"/>
    <w:rsid w:val="00007486"/>
    <w:rsid w:val="00007593"/>
    <w:rsid w:val="00010577"/>
    <w:rsid w:val="00010A09"/>
    <w:rsid w:val="0001154E"/>
    <w:rsid w:val="00011A0B"/>
    <w:rsid w:val="000120A5"/>
    <w:rsid w:val="00012409"/>
    <w:rsid w:val="00012BC7"/>
    <w:rsid w:val="00012CC6"/>
    <w:rsid w:val="00012D68"/>
    <w:rsid w:val="00012E84"/>
    <w:rsid w:val="00013210"/>
    <w:rsid w:val="00013847"/>
    <w:rsid w:val="0001391D"/>
    <w:rsid w:val="00013B95"/>
    <w:rsid w:val="000145E5"/>
    <w:rsid w:val="00014B69"/>
    <w:rsid w:val="0001585C"/>
    <w:rsid w:val="00016766"/>
    <w:rsid w:val="00016874"/>
    <w:rsid w:val="00016E4C"/>
    <w:rsid w:val="00016EDA"/>
    <w:rsid w:val="00016F6D"/>
    <w:rsid w:val="000171D4"/>
    <w:rsid w:val="00017504"/>
    <w:rsid w:val="0001752A"/>
    <w:rsid w:val="00017C57"/>
    <w:rsid w:val="00020019"/>
    <w:rsid w:val="000206D5"/>
    <w:rsid w:val="00021040"/>
    <w:rsid w:val="0002119A"/>
    <w:rsid w:val="000211E6"/>
    <w:rsid w:val="00021289"/>
    <w:rsid w:val="00021753"/>
    <w:rsid w:val="000219BB"/>
    <w:rsid w:val="00021B37"/>
    <w:rsid w:val="00022041"/>
    <w:rsid w:val="00022101"/>
    <w:rsid w:val="00022773"/>
    <w:rsid w:val="0002303A"/>
    <w:rsid w:val="00023D82"/>
    <w:rsid w:val="0002443A"/>
    <w:rsid w:val="00024874"/>
    <w:rsid w:val="000248A2"/>
    <w:rsid w:val="00024EDE"/>
    <w:rsid w:val="000251AA"/>
    <w:rsid w:val="000251BC"/>
    <w:rsid w:val="0002526C"/>
    <w:rsid w:val="00025272"/>
    <w:rsid w:val="00025276"/>
    <w:rsid w:val="00025B5F"/>
    <w:rsid w:val="00025E2E"/>
    <w:rsid w:val="000260F0"/>
    <w:rsid w:val="00026712"/>
    <w:rsid w:val="0002699A"/>
    <w:rsid w:val="00026C59"/>
    <w:rsid w:val="000302B6"/>
    <w:rsid w:val="000327C2"/>
    <w:rsid w:val="00032B4D"/>
    <w:rsid w:val="00033B55"/>
    <w:rsid w:val="00033B79"/>
    <w:rsid w:val="00033D51"/>
    <w:rsid w:val="000340E5"/>
    <w:rsid w:val="00034A56"/>
    <w:rsid w:val="00034E12"/>
    <w:rsid w:val="000361EA"/>
    <w:rsid w:val="00036946"/>
    <w:rsid w:val="00036C6E"/>
    <w:rsid w:val="00036DBD"/>
    <w:rsid w:val="00037BFC"/>
    <w:rsid w:val="00037E1B"/>
    <w:rsid w:val="00040F61"/>
    <w:rsid w:val="00041459"/>
    <w:rsid w:val="00043DCC"/>
    <w:rsid w:val="00044114"/>
    <w:rsid w:val="000445A7"/>
    <w:rsid w:val="00044917"/>
    <w:rsid w:val="000449C9"/>
    <w:rsid w:val="000449F1"/>
    <w:rsid w:val="00044F67"/>
    <w:rsid w:val="00044F89"/>
    <w:rsid w:val="00045900"/>
    <w:rsid w:val="00045B5F"/>
    <w:rsid w:val="000465FD"/>
    <w:rsid w:val="00046A43"/>
    <w:rsid w:val="0004710B"/>
    <w:rsid w:val="000475DC"/>
    <w:rsid w:val="000477E7"/>
    <w:rsid w:val="00047942"/>
    <w:rsid w:val="00047A21"/>
    <w:rsid w:val="000501E6"/>
    <w:rsid w:val="00050B6B"/>
    <w:rsid w:val="00050DC0"/>
    <w:rsid w:val="00050DC7"/>
    <w:rsid w:val="000517D3"/>
    <w:rsid w:val="00051C02"/>
    <w:rsid w:val="00052DA1"/>
    <w:rsid w:val="00053559"/>
    <w:rsid w:val="00053AB8"/>
    <w:rsid w:val="00053B0B"/>
    <w:rsid w:val="000541B6"/>
    <w:rsid w:val="00054FBD"/>
    <w:rsid w:val="00055113"/>
    <w:rsid w:val="000552FF"/>
    <w:rsid w:val="00055650"/>
    <w:rsid w:val="000559FD"/>
    <w:rsid w:val="00055CB0"/>
    <w:rsid w:val="00057710"/>
    <w:rsid w:val="000605B0"/>
    <w:rsid w:val="00060B3A"/>
    <w:rsid w:val="000610FC"/>
    <w:rsid w:val="0006159B"/>
    <w:rsid w:val="000619F0"/>
    <w:rsid w:val="000621D1"/>
    <w:rsid w:val="00062D51"/>
    <w:rsid w:val="00062E96"/>
    <w:rsid w:val="0006491C"/>
    <w:rsid w:val="000650A8"/>
    <w:rsid w:val="00066725"/>
    <w:rsid w:val="00066A5D"/>
    <w:rsid w:val="00066AE8"/>
    <w:rsid w:val="00066DC4"/>
    <w:rsid w:val="00066F1D"/>
    <w:rsid w:val="000671B3"/>
    <w:rsid w:val="00067A27"/>
    <w:rsid w:val="00070166"/>
    <w:rsid w:val="00070B48"/>
    <w:rsid w:val="00070E82"/>
    <w:rsid w:val="00071840"/>
    <w:rsid w:val="00071967"/>
    <w:rsid w:val="000720B7"/>
    <w:rsid w:val="00072302"/>
    <w:rsid w:val="0007332C"/>
    <w:rsid w:val="00073CA1"/>
    <w:rsid w:val="000741A7"/>
    <w:rsid w:val="00074715"/>
    <w:rsid w:val="00075573"/>
    <w:rsid w:val="0007570D"/>
    <w:rsid w:val="00075814"/>
    <w:rsid w:val="00075973"/>
    <w:rsid w:val="00075D71"/>
    <w:rsid w:val="0007643B"/>
    <w:rsid w:val="0007672C"/>
    <w:rsid w:val="0008024A"/>
    <w:rsid w:val="00080374"/>
    <w:rsid w:val="00080A2F"/>
    <w:rsid w:val="00080F5C"/>
    <w:rsid w:val="00081494"/>
    <w:rsid w:val="00081841"/>
    <w:rsid w:val="00081B66"/>
    <w:rsid w:val="00082907"/>
    <w:rsid w:val="00082B31"/>
    <w:rsid w:val="000832FD"/>
    <w:rsid w:val="0008496E"/>
    <w:rsid w:val="00084E67"/>
    <w:rsid w:val="0008506A"/>
    <w:rsid w:val="00085542"/>
    <w:rsid w:val="00085BB8"/>
    <w:rsid w:val="00086011"/>
    <w:rsid w:val="00086A44"/>
    <w:rsid w:val="00087159"/>
    <w:rsid w:val="0008764F"/>
    <w:rsid w:val="000877A8"/>
    <w:rsid w:val="00087DBA"/>
    <w:rsid w:val="00087E3A"/>
    <w:rsid w:val="000902EF"/>
    <w:rsid w:val="000904D3"/>
    <w:rsid w:val="00090A5B"/>
    <w:rsid w:val="00090E00"/>
    <w:rsid w:val="00090F6E"/>
    <w:rsid w:val="00091040"/>
    <w:rsid w:val="000910A5"/>
    <w:rsid w:val="000911B2"/>
    <w:rsid w:val="0009215D"/>
    <w:rsid w:val="00092E10"/>
    <w:rsid w:val="00093435"/>
    <w:rsid w:val="00093B87"/>
    <w:rsid w:val="0009402E"/>
    <w:rsid w:val="00094088"/>
    <w:rsid w:val="000942D7"/>
    <w:rsid w:val="00094802"/>
    <w:rsid w:val="00094C56"/>
    <w:rsid w:val="00095516"/>
    <w:rsid w:val="000962FF"/>
    <w:rsid w:val="00096DB2"/>
    <w:rsid w:val="0009718B"/>
    <w:rsid w:val="000971D0"/>
    <w:rsid w:val="00097278"/>
    <w:rsid w:val="000A0A65"/>
    <w:rsid w:val="000A0E73"/>
    <w:rsid w:val="000A1621"/>
    <w:rsid w:val="000A16FB"/>
    <w:rsid w:val="000A18D2"/>
    <w:rsid w:val="000A19FB"/>
    <w:rsid w:val="000A1EC9"/>
    <w:rsid w:val="000A2770"/>
    <w:rsid w:val="000A4235"/>
    <w:rsid w:val="000A46E5"/>
    <w:rsid w:val="000A4CB4"/>
    <w:rsid w:val="000A4EA6"/>
    <w:rsid w:val="000A5FB7"/>
    <w:rsid w:val="000A7604"/>
    <w:rsid w:val="000A784E"/>
    <w:rsid w:val="000B07EC"/>
    <w:rsid w:val="000B0FFF"/>
    <w:rsid w:val="000B1454"/>
    <w:rsid w:val="000B1769"/>
    <w:rsid w:val="000B1951"/>
    <w:rsid w:val="000B1AA5"/>
    <w:rsid w:val="000B235D"/>
    <w:rsid w:val="000B2857"/>
    <w:rsid w:val="000B2A65"/>
    <w:rsid w:val="000B2C3E"/>
    <w:rsid w:val="000B3194"/>
    <w:rsid w:val="000B38E8"/>
    <w:rsid w:val="000B3EBA"/>
    <w:rsid w:val="000B4341"/>
    <w:rsid w:val="000B4B09"/>
    <w:rsid w:val="000B4E9A"/>
    <w:rsid w:val="000B53D8"/>
    <w:rsid w:val="000B58C3"/>
    <w:rsid w:val="000B5A81"/>
    <w:rsid w:val="000B634E"/>
    <w:rsid w:val="000B66A0"/>
    <w:rsid w:val="000B6F4F"/>
    <w:rsid w:val="000B7821"/>
    <w:rsid w:val="000B7A56"/>
    <w:rsid w:val="000B7C62"/>
    <w:rsid w:val="000C0240"/>
    <w:rsid w:val="000C04A7"/>
    <w:rsid w:val="000C16D7"/>
    <w:rsid w:val="000C172E"/>
    <w:rsid w:val="000C19E0"/>
    <w:rsid w:val="000C2CF5"/>
    <w:rsid w:val="000C2DEA"/>
    <w:rsid w:val="000C3FAC"/>
    <w:rsid w:val="000C43D7"/>
    <w:rsid w:val="000C5631"/>
    <w:rsid w:val="000C6A3C"/>
    <w:rsid w:val="000C6D96"/>
    <w:rsid w:val="000C7B99"/>
    <w:rsid w:val="000D02A5"/>
    <w:rsid w:val="000D060F"/>
    <w:rsid w:val="000D073E"/>
    <w:rsid w:val="000D098A"/>
    <w:rsid w:val="000D150A"/>
    <w:rsid w:val="000D1A20"/>
    <w:rsid w:val="000D1C1E"/>
    <w:rsid w:val="000D23E9"/>
    <w:rsid w:val="000D25E1"/>
    <w:rsid w:val="000D2FD4"/>
    <w:rsid w:val="000D3E53"/>
    <w:rsid w:val="000D40B4"/>
    <w:rsid w:val="000D4E16"/>
    <w:rsid w:val="000D50CB"/>
    <w:rsid w:val="000D51F6"/>
    <w:rsid w:val="000D5A7F"/>
    <w:rsid w:val="000D648E"/>
    <w:rsid w:val="000D6A23"/>
    <w:rsid w:val="000D6DA6"/>
    <w:rsid w:val="000D7EEC"/>
    <w:rsid w:val="000E0417"/>
    <w:rsid w:val="000E12EF"/>
    <w:rsid w:val="000E162B"/>
    <w:rsid w:val="000E1A4C"/>
    <w:rsid w:val="000E2134"/>
    <w:rsid w:val="000E225F"/>
    <w:rsid w:val="000E2451"/>
    <w:rsid w:val="000E29DC"/>
    <w:rsid w:val="000E2A4C"/>
    <w:rsid w:val="000E2A67"/>
    <w:rsid w:val="000E3376"/>
    <w:rsid w:val="000E3BE3"/>
    <w:rsid w:val="000E3ED3"/>
    <w:rsid w:val="000E449B"/>
    <w:rsid w:val="000E5065"/>
    <w:rsid w:val="000E5184"/>
    <w:rsid w:val="000E55B7"/>
    <w:rsid w:val="000E5D22"/>
    <w:rsid w:val="000E663B"/>
    <w:rsid w:val="000E6AC5"/>
    <w:rsid w:val="000E70B3"/>
    <w:rsid w:val="000E7B13"/>
    <w:rsid w:val="000E7B8E"/>
    <w:rsid w:val="000E7C85"/>
    <w:rsid w:val="000F0415"/>
    <w:rsid w:val="000F09C8"/>
    <w:rsid w:val="000F0AEF"/>
    <w:rsid w:val="000F0EB3"/>
    <w:rsid w:val="000F0F2C"/>
    <w:rsid w:val="000F23CF"/>
    <w:rsid w:val="000F2C79"/>
    <w:rsid w:val="000F3743"/>
    <w:rsid w:val="000F388B"/>
    <w:rsid w:val="000F38BE"/>
    <w:rsid w:val="000F3967"/>
    <w:rsid w:val="000F3E69"/>
    <w:rsid w:val="000F43D1"/>
    <w:rsid w:val="000F4B6C"/>
    <w:rsid w:val="000F58C2"/>
    <w:rsid w:val="000F65BA"/>
    <w:rsid w:val="000F671C"/>
    <w:rsid w:val="000F7425"/>
    <w:rsid w:val="000F76B2"/>
    <w:rsid w:val="000F7F53"/>
    <w:rsid w:val="00101154"/>
    <w:rsid w:val="001016B7"/>
    <w:rsid w:val="00102E19"/>
    <w:rsid w:val="00102E59"/>
    <w:rsid w:val="00103577"/>
    <w:rsid w:val="00103B52"/>
    <w:rsid w:val="00103E60"/>
    <w:rsid w:val="001043BD"/>
    <w:rsid w:val="00104D21"/>
    <w:rsid w:val="00105160"/>
    <w:rsid w:val="001054DE"/>
    <w:rsid w:val="001059F9"/>
    <w:rsid w:val="00106534"/>
    <w:rsid w:val="001066A3"/>
    <w:rsid w:val="00106898"/>
    <w:rsid w:val="00106A57"/>
    <w:rsid w:val="00107370"/>
    <w:rsid w:val="001074C6"/>
    <w:rsid w:val="00110AE3"/>
    <w:rsid w:val="0011182A"/>
    <w:rsid w:val="00112733"/>
    <w:rsid w:val="001128E8"/>
    <w:rsid w:val="00112F3C"/>
    <w:rsid w:val="00113144"/>
    <w:rsid w:val="001131D4"/>
    <w:rsid w:val="00113E6E"/>
    <w:rsid w:val="001144B1"/>
    <w:rsid w:val="0011559E"/>
    <w:rsid w:val="00116378"/>
    <w:rsid w:val="0011652A"/>
    <w:rsid w:val="00116605"/>
    <w:rsid w:val="00116783"/>
    <w:rsid w:val="001167B7"/>
    <w:rsid w:val="00116B94"/>
    <w:rsid w:val="00117A23"/>
    <w:rsid w:val="00117D20"/>
    <w:rsid w:val="001209F6"/>
    <w:rsid w:val="00120CA8"/>
    <w:rsid w:val="00120E8C"/>
    <w:rsid w:val="00121091"/>
    <w:rsid w:val="001213B0"/>
    <w:rsid w:val="001217D0"/>
    <w:rsid w:val="0012187E"/>
    <w:rsid w:val="00121DE2"/>
    <w:rsid w:val="00121F5F"/>
    <w:rsid w:val="0012218A"/>
    <w:rsid w:val="00122634"/>
    <w:rsid w:val="0012373A"/>
    <w:rsid w:val="001238D7"/>
    <w:rsid w:val="00123E47"/>
    <w:rsid w:val="001241E3"/>
    <w:rsid w:val="0012469C"/>
    <w:rsid w:val="001246D8"/>
    <w:rsid w:val="00125035"/>
    <w:rsid w:val="00125A92"/>
    <w:rsid w:val="00125D76"/>
    <w:rsid w:val="00126278"/>
    <w:rsid w:val="001262C6"/>
    <w:rsid w:val="001264A3"/>
    <w:rsid w:val="0012683E"/>
    <w:rsid w:val="001268A7"/>
    <w:rsid w:val="00126CA9"/>
    <w:rsid w:val="0012709E"/>
    <w:rsid w:val="00131115"/>
    <w:rsid w:val="00131367"/>
    <w:rsid w:val="00131667"/>
    <w:rsid w:val="00131670"/>
    <w:rsid w:val="00132024"/>
    <w:rsid w:val="0013346E"/>
    <w:rsid w:val="001335C7"/>
    <w:rsid w:val="00133FD1"/>
    <w:rsid w:val="001340B8"/>
    <w:rsid w:val="001344C3"/>
    <w:rsid w:val="00135020"/>
    <w:rsid w:val="001350BC"/>
    <w:rsid w:val="00135314"/>
    <w:rsid w:val="001357DC"/>
    <w:rsid w:val="0013587F"/>
    <w:rsid w:val="00135A0E"/>
    <w:rsid w:val="00135F82"/>
    <w:rsid w:val="00136655"/>
    <w:rsid w:val="00136AA6"/>
    <w:rsid w:val="00140843"/>
    <w:rsid w:val="00140DA5"/>
    <w:rsid w:val="001410E9"/>
    <w:rsid w:val="00142A74"/>
    <w:rsid w:val="00143097"/>
    <w:rsid w:val="00143147"/>
    <w:rsid w:val="001434EF"/>
    <w:rsid w:val="00143AE3"/>
    <w:rsid w:val="00144246"/>
    <w:rsid w:val="00144270"/>
    <w:rsid w:val="0014515C"/>
    <w:rsid w:val="00145994"/>
    <w:rsid w:val="001459A7"/>
    <w:rsid w:val="00145CAF"/>
    <w:rsid w:val="0014662D"/>
    <w:rsid w:val="001468C6"/>
    <w:rsid w:val="0014768B"/>
    <w:rsid w:val="001477B2"/>
    <w:rsid w:val="0015054D"/>
    <w:rsid w:val="00150972"/>
    <w:rsid w:val="00150FCA"/>
    <w:rsid w:val="001529DB"/>
    <w:rsid w:val="00152AEB"/>
    <w:rsid w:val="00152D08"/>
    <w:rsid w:val="00152DCA"/>
    <w:rsid w:val="00153336"/>
    <w:rsid w:val="00153DAD"/>
    <w:rsid w:val="00153EA8"/>
    <w:rsid w:val="0015401C"/>
    <w:rsid w:val="0015413F"/>
    <w:rsid w:val="00154A2F"/>
    <w:rsid w:val="00155920"/>
    <w:rsid w:val="00155DCA"/>
    <w:rsid w:val="00156092"/>
    <w:rsid w:val="001566FC"/>
    <w:rsid w:val="00156A9B"/>
    <w:rsid w:val="00156EA8"/>
    <w:rsid w:val="00156F11"/>
    <w:rsid w:val="00157049"/>
    <w:rsid w:val="001573DB"/>
    <w:rsid w:val="00157653"/>
    <w:rsid w:val="001577C1"/>
    <w:rsid w:val="00157B1A"/>
    <w:rsid w:val="0016067C"/>
    <w:rsid w:val="001607A6"/>
    <w:rsid w:val="00160DD3"/>
    <w:rsid w:val="001614FB"/>
    <w:rsid w:val="001617AE"/>
    <w:rsid w:val="001619AF"/>
    <w:rsid w:val="001620D5"/>
    <w:rsid w:val="00162321"/>
    <w:rsid w:val="0016290D"/>
    <w:rsid w:val="001629A8"/>
    <w:rsid w:val="00162B03"/>
    <w:rsid w:val="00162F9E"/>
    <w:rsid w:val="00163C0A"/>
    <w:rsid w:val="00163FB6"/>
    <w:rsid w:val="00164477"/>
    <w:rsid w:val="0016460B"/>
    <w:rsid w:val="001647E6"/>
    <w:rsid w:val="00164D8C"/>
    <w:rsid w:val="00164F77"/>
    <w:rsid w:val="00165137"/>
    <w:rsid w:val="0016578D"/>
    <w:rsid w:val="0016584E"/>
    <w:rsid w:val="00165894"/>
    <w:rsid w:val="00165CB6"/>
    <w:rsid w:val="00165D22"/>
    <w:rsid w:val="00165D85"/>
    <w:rsid w:val="00165E3D"/>
    <w:rsid w:val="00165EF0"/>
    <w:rsid w:val="00166814"/>
    <w:rsid w:val="00166A81"/>
    <w:rsid w:val="0016725C"/>
    <w:rsid w:val="00170461"/>
    <w:rsid w:val="00170653"/>
    <w:rsid w:val="00170BA3"/>
    <w:rsid w:val="00170CBD"/>
    <w:rsid w:val="00172113"/>
    <w:rsid w:val="00172767"/>
    <w:rsid w:val="00172CF3"/>
    <w:rsid w:val="00172E73"/>
    <w:rsid w:val="00172FEB"/>
    <w:rsid w:val="0017323C"/>
    <w:rsid w:val="001733B9"/>
    <w:rsid w:val="00173E51"/>
    <w:rsid w:val="001745EC"/>
    <w:rsid w:val="00174C69"/>
    <w:rsid w:val="001750B4"/>
    <w:rsid w:val="00175EDA"/>
    <w:rsid w:val="0017624A"/>
    <w:rsid w:val="00176C1D"/>
    <w:rsid w:val="001777CE"/>
    <w:rsid w:val="00177AA4"/>
    <w:rsid w:val="001802C3"/>
    <w:rsid w:val="001806A0"/>
    <w:rsid w:val="00180CAC"/>
    <w:rsid w:val="00180E9B"/>
    <w:rsid w:val="0018105E"/>
    <w:rsid w:val="001810D6"/>
    <w:rsid w:val="00182197"/>
    <w:rsid w:val="001821B0"/>
    <w:rsid w:val="00182DAD"/>
    <w:rsid w:val="00183235"/>
    <w:rsid w:val="001833C4"/>
    <w:rsid w:val="0018423D"/>
    <w:rsid w:val="001845D4"/>
    <w:rsid w:val="001846CE"/>
    <w:rsid w:val="001846F3"/>
    <w:rsid w:val="0018510C"/>
    <w:rsid w:val="00185400"/>
    <w:rsid w:val="001865BF"/>
    <w:rsid w:val="00187022"/>
    <w:rsid w:val="00187471"/>
    <w:rsid w:val="001877AB"/>
    <w:rsid w:val="00187A3B"/>
    <w:rsid w:val="00187D1E"/>
    <w:rsid w:val="00187F4C"/>
    <w:rsid w:val="00187FD4"/>
    <w:rsid w:val="00190396"/>
    <w:rsid w:val="00190819"/>
    <w:rsid w:val="00190A5C"/>
    <w:rsid w:val="00190AD1"/>
    <w:rsid w:val="00190F4E"/>
    <w:rsid w:val="00191261"/>
    <w:rsid w:val="00191CEC"/>
    <w:rsid w:val="0019274C"/>
    <w:rsid w:val="0019275A"/>
    <w:rsid w:val="001931B0"/>
    <w:rsid w:val="00193895"/>
    <w:rsid w:val="001938EC"/>
    <w:rsid w:val="00194F2F"/>
    <w:rsid w:val="0019501D"/>
    <w:rsid w:val="00195D93"/>
    <w:rsid w:val="00196045"/>
    <w:rsid w:val="0019669C"/>
    <w:rsid w:val="00196B81"/>
    <w:rsid w:val="00196C57"/>
    <w:rsid w:val="00197949"/>
    <w:rsid w:val="001A008F"/>
    <w:rsid w:val="001A0D9E"/>
    <w:rsid w:val="001A23CA"/>
    <w:rsid w:val="001A24B3"/>
    <w:rsid w:val="001A27D4"/>
    <w:rsid w:val="001A3425"/>
    <w:rsid w:val="001A3784"/>
    <w:rsid w:val="001A3EAC"/>
    <w:rsid w:val="001A4A77"/>
    <w:rsid w:val="001A5C6C"/>
    <w:rsid w:val="001A5F52"/>
    <w:rsid w:val="001A6228"/>
    <w:rsid w:val="001A6355"/>
    <w:rsid w:val="001A6B96"/>
    <w:rsid w:val="001A7472"/>
    <w:rsid w:val="001A7A7A"/>
    <w:rsid w:val="001A7CF6"/>
    <w:rsid w:val="001B0520"/>
    <w:rsid w:val="001B13DC"/>
    <w:rsid w:val="001B224F"/>
    <w:rsid w:val="001B2EBB"/>
    <w:rsid w:val="001B3559"/>
    <w:rsid w:val="001B38BB"/>
    <w:rsid w:val="001B3EED"/>
    <w:rsid w:val="001B4BD9"/>
    <w:rsid w:val="001B5294"/>
    <w:rsid w:val="001B579C"/>
    <w:rsid w:val="001B5856"/>
    <w:rsid w:val="001B5E47"/>
    <w:rsid w:val="001B71D8"/>
    <w:rsid w:val="001B7567"/>
    <w:rsid w:val="001C02EA"/>
    <w:rsid w:val="001C11AB"/>
    <w:rsid w:val="001C15E0"/>
    <w:rsid w:val="001C19EE"/>
    <w:rsid w:val="001C224B"/>
    <w:rsid w:val="001C2531"/>
    <w:rsid w:val="001C2717"/>
    <w:rsid w:val="001C27DC"/>
    <w:rsid w:val="001C2978"/>
    <w:rsid w:val="001C2BCC"/>
    <w:rsid w:val="001C415B"/>
    <w:rsid w:val="001C475C"/>
    <w:rsid w:val="001C4843"/>
    <w:rsid w:val="001C4C8A"/>
    <w:rsid w:val="001C4C9F"/>
    <w:rsid w:val="001C4DCF"/>
    <w:rsid w:val="001C4DEF"/>
    <w:rsid w:val="001C5371"/>
    <w:rsid w:val="001C5748"/>
    <w:rsid w:val="001C67CE"/>
    <w:rsid w:val="001C689C"/>
    <w:rsid w:val="001C6DEE"/>
    <w:rsid w:val="001C6ED0"/>
    <w:rsid w:val="001C72DC"/>
    <w:rsid w:val="001C7A24"/>
    <w:rsid w:val="001C7AB8"/>
    <w:rsid w:val="001D0B17"/>
    <w:rsid w:val="001D0D5C"/>
    <w:rsid w:val="001D1255"/>
    <w:rsid w:val="001D13A0"/>
    <w:rsid w:val="001D1D46"/>
    <w:rsid w:val="001D200A"/>
    <w:rsid w:val="001D2D02"/>
    <w:rsid w:val="001D2D38"/>
    <w:rsid w:val="001D2E46"/>
    <w:rsid w:val="001D2E4A"/>
    <w:rsid w:val="001D35D3"/>
    <w:rsid w:val="001D374F"/>
    <w:rsid w:val="001D3871"/>
    <w:rsid w:val="001D3C61"/>
    <w:rsid w:val="001D4200"/>
    <w:rsid w:val="001D4357"/>
    <w:rsid w:val="001D5030"/>
    <w:rsid w:val="001D51C9"/>
    <w:rsid w:val="001D53F9"/>
    <w:rsid w:val="001D5ED6"/>
    <w:rsid w:val="001D62DE"/>
    <w:rsid w:val="001D6B0A"/>
    <w:rsid w:val="001D715D"/>
    <w:rsid w:val="001D71C4"/>
    <w:rsid w:val="001D7457"/>
    <w:rsid w:val="001D77B1"/>
    <w:rsid w:val="001D7B5E"/>
    <w:rsid w:val="001E0067"/>
    <w:rsid w:val="001E02F8"/>
    <w:rsid w:val="001E0759"/>
    <w:rsid w:val="001E339E"/>
    <w:rsid w:val="001E46BF"/>
    <w:rsid w:val="001E487D"/>
    <w:rsid w:val="001E4B4D"/>
    <w:rsid w:val="001E4CBB"/>
    <w:rsid w:val="001E4EB6"/>
    <w:rsid w:val="001E4F42"/>
    <w:rsid w:val="001E526C"/>
    <w:rsid w:val="001E54D4"/>
    <w:rsid w:val="001E56A9"/>
    <w:rsid w:val="001E5BA1"/>
    <w:rsid w:val="001E5BB5"/>
    <w:rsid w:val="001E64EE"/>
    <w:rsid w:val="001E65C8"/>
    <w:rsid w:val="001E68C0"/>
    <w:rsid w:val="001E6980"/>
    <w:rsid w:val="001E7738"/>
    <w:rsid w:val="001E7A33"/>
    <w:rsid w:val="001E7B90"/>
    <w:rsid w:val="001F0009"/>
    <w:rsid w:val="001F0238"/>
    <w:rsid w:val="001F043D"/>
    <w:rsid w:val="001F05D0"/>
    <w:rsid w:val="001F0D08"/>
    <w:rsid w:val="001F1415"/>
    <w:rsid w:val="001F17FA"/>
    <w:rsid w:val="001F1D4D"/>
    <w:rsid w:val="001F1DDE"/>
    <w:rsid w:val="001F2307"/>
    <w:rsid w:val="001F3101"/>
    <w:rsid w:val="001F3475"/>
    <w:rsid w:val="001F359E"/>
    <w:rsid w:val="001F3F6D"/>
    <w:rsid w:val="001F4483"/>
    <w:rsid w:val="001F4814"/>
    <w:rsid w:val="001F542F"/>
    <w:rsid w:val="001F571F"/>
    <w:rsid w:val="001F5BA4"/>
    <w:rsid w:val="001F5ED1"/>
    <w:rsid w:val="001F5FCA"/>
    <w:rsid w:val="001F61D7"/>
    <w:rsid w:val="001F68EA"/>
    <w:rsid w:val="001F7143"/>
    <w:rsid w:val="001F7D7E"/>
    <w:rsid w:val="001F7FB9"/>
    <w:rsid w:val="00200CCE"/>
    <w:rsid w:val="00201611"/>
    <w:rsid w:val="0020167F"/>
    <w:rsid w:val="00201C83"/>
    <w:rsid w:val="00201DCB"/>
    <w:rsid w:val="002029A8"/>
    <w:rsid w:val="00202D8D"/>
    <w:rsid w:val="00203697"/>
    <w:rsid w:val="00204489"/>
    <w:rsid w:val="002044D9"/>
    <w:rsid w:val="002045C7"/>
    <w:rsid w:val="002048B3"/>
    <w:rsid w:val="00204DF3"/>
    <w:rsid w:val="002051A3"/>
    <w:rsid w:val="00205CCD"/>
    <w:rsid w:val="0020758B"/>
    <w:rsid w:val="00207682"/>
    <w:rsid w:val="002103E2"/>
    <w:rsid w:val="0021078B"/>
    <w:rsid w:val="00210C1F"/>
    <w:rsid w:val="00210DF8"/>
    <w:rsid w:val="00210FB4"/>
    <w:rsid w:val="00210FC4"/>
    <w:rsid w:val="002111CF"/>
    <w:rsid w:val="0021289F"/>
    <w:rsid w:val="002132EF"/>
    <w:rsid w:val="00213783"/>
    <w:rsid w:val="00214C69"/>
    <w:rsid w:val="00214F8C"/>
    <w:rsid w:val="0021599E"/>
    <w:rsid w:val="00215F06"/>
    <w:rsid w:val="00216997"/>
    <w:rsid w:val="00216A68"/>
    <w:rsid w:val="00216C00"/>
    <w:rsid w:val="002178F2"/>
    <w:rsid w:val="002179FD"/>
    <w:rsid w:val="00217C0F"/>
    <w:rsid w:val="00217DFD"/>
    <w:rsid w:val="002208AE"/>
    <w:rsid w:val="00220B3F"/>
    <w:rsid w:val="00220B5F"/>
    <w:rsid w:val="00221D50"/>
    <w:rsid w:val="00221EE6"/>
    <w:rsid w:val="00221FBE"/>
    <w:rsid w:val="002228CA"/>
    <w:rsid w:val="00222A46"/>
    <w:rsid w:val="00223077"/>
    <w:rsid w:val="0022325C"/>
    <w:rsid w:val="002233D8"/>
    <w:rsid w:val="002234B5"/>
    <w:rsid w:val="00224D11"/>
    <w:rsid w:val="00226E8B"/>
    <w:rsid w:val="00226F92"/>
    <w:rsid w:val="00227166"/>
    <w:rsid w:val="00227BDA"/>
    <w:rsid w:val="00227C2A"/>
    <w:rsid w:val="00227DA8"/>
    <w:rsid w:val="002300ED"/>
    <w:rsid w:val="00230C26"/>
    <w:rsid w:val="002315A8"/>
    <w:rsid w:val="002318C6"/>
    <w:rsid w:val="00232258"/>
    <w:rsid w:val="002322B0"/>
    <w:rsid w:val="002329AC"/>
    <w:rsid w:val="00233636"/>
    <w:rsid w:val="00233E23"/>
    <w:rsid w:val="00234B8F"/>
    <w:rsid w:val="00234C31"/>
    <w:rsid w:val="002350A3"/>
    <w:rsid w:val="00235AF0"/>
    <w:rsid w:val="002369F4"/>
    <w:rsid w:val="00236AE6"/>
    <w:rsid w:val="00236D19"/>
    <w:rsid w:val="00237536"/>
    <w:rsid w:val="0023776B"/>
    <w:rsid w:val="00237EDE"/>
    <w:rsid w:val="00241072"/>
    <w:rsid w:val="002411F6"/>
    <w:rsid w:val="0024301D"/>
    <w:rsid w:val="00243039"/>
    <w:rsid w:val="00243769"/>
    <w:rsid w:val="00243AD2"/>
    <w:rsid w:val="002442C5"/>
    <w:rsid w:val="002444F0"/>
    <w:rsid w:val="00244555"/>
    <w:rsid w:val="002445D2"/>
    <w:rsid w:val="00244BFF"/>
    <w:rsid w:val="00244C21"/>
    <w:rsid w:val="00244CEA"/>
    <w:rsid w:val="002453F6"/>
    <w:rsid w:val="00245952"/>
    <w:rsid w:val="002462AD"/>
    <w:rsid w:val="002462BA"/>
    <w:rsid w:val="002463FD"/>
    <w:rsid w:val="00246C3B"/>
    <w:rsid w:val="00247563"/>
    <w:rsid w:val="0024778F"/>
    <w:rsid w:val="00250294"/>
    <w:rsid w:val="00250B2A"/>
    <w:rsid w:val="0025167D"/>
    <w:rsid w:val="002519F8"/>
    <w:rsid w:val="00251AB4"/>
    <w:rsid w:val="00251D3E"/>
    <w:rsid w:val="002520E3"/>
    <w:rsid w:val="00252696"/>
    <w:rsid w:val="00252B28"/>
    <w:rsid w:val="00252E1E"/>
    <w:rsid w:val="002533D6"/>
    <w:rsid w:val="00253DCD"/>
    <w:rsid w:val="00254191"/>
    <w:rsid w:val="0025454F"/>
    <w:rsid w:val="002547AA"/>
    <w:rsid w:val="00254F1D"/>
    <w:rsid w:val="002550BB"/>
    <w:rsid w:val="002555E9"/>
    <w:rsid w:val="00255831"/>
    <w:rsid w:val="00256294"/>
    <w:rsid w:val="00256AC5"/>
    <w:rsid w:val="00256FBC"/>
    <w:rsid w:val="00257309"/>
    <w:rsid w:val="00257B84"/>
    <w:rsid w:val="002600A0"/>
    <w:rsid w:val="0026027C"/>
    <w:rsid w:val="00261A37"/>
    <w:rsid w:val="00261A9A"/>
    <w:rsid w:val="00261B74"/>
    <w:rsid w:val="002629B8"/>
    <w:rsid w:val="00262A50"/>
    <w:rsid w:val="00262CF1"/>
    <w:rsid w:val="00262EF0"/>
    <w:rsid w:val="00262F6F"/>
    <w:rsid w:val="002632F1"/>
    <w:rsid w:val="00264407"/>
    <w:rsid w:val="00264EA9"/>
    <w:rsid w:val="0026534D"/>
    <w:rsid w:val="0026575E"/>
    <w:rsid w:val="00265A3D"/>
    <w:rsid w:val="00265B36"/>
    <w:rsid w:val="00265F70"/>
    <w:rsid w:val="002660D8"/>
    <w:rsid w:val="002666C4"/>
    <w:rsid w:val="0027071A"/>
    <w:rsid w:val="00270CA2"/>
    <w:rsid w:val="00271130"/>
    <w:rsid w:val="00271C0C"/>
    <w:rsid w:val="0027231B"/>
    <w:rsid w:val="00272654"/>
    <w:rsid w:val="002729B8"/>
    <w:rsid w:val="00274FBC"/>
    <w:rsid w:val="00275420"/>
    <w:rsid w:val="0027553F"/>
    <w:rsid w:val="00275639"/>
    <w:rsid w:val="00275A61"/>
    <w:rsid w:val="00275BBD"/>
    <w:rsid w:val="00275E0A"/>
    <w:rsid w:val="00275ED9"/>
    <w:rsid w:val="00275F7C"/>
    <w:rsid w:val="002761CE"/>
    <w:rsid w:val="00276CEA"/>
    <w:rsid w:val="00276FD9"/>
    <w:rsid w:val="0027770C"/>
    <w:rsid w:val="002777D7"/>
    <w:rsid w:val="00277A8D"/>
    <w:rsid w:val="0028067D"/>
    <w:rsid w:val="00280925"/>
    <w:rsid w:val="00281227"/>
    <w:rsid w:val="002812DE"/>
    <w:rsid w:val="00281A95"/>
    <w:rsid w:val="00281BC1"/>
    <w:rsid w:val="00281CEC"/>
    <w:rsid w:val="00281EAA"/>
    <w:rsid w:val="00282755"/>
    <w:rsid w:val="00282A89"/>
    <w:rsid w:val="002834F7"/>
    <w:rsid w:val="00283BB3"/>
    <w:rsid w:val="002844EE"/>
    <w:rsid w:val="002846E6"/>
    <w:rsid w:val="00284B3C"/>
    <w:rsid w:val="0028556A"/>
    <w:rsid w:val="00285EFA"/>
    <w:rsid w:val="002863A1"/>
    <w:rsid w:val="0028671D"/>
    <w:rsid w:val="00286CBB"/>
    <w:rsid w:val="00287075"/>
    <w:rsid w:val="00287511"/>
    <w:rsid w:val="00287B1B"/>
    <w:rsid w:val="0029043C"/>
    <w:rsid w:val="002904F1"/>
    <w:rsid w:val="002905C6"/>
    <w:rsid w:val="0029073D"/>
    <w:rsid w:val="00290793"/>
    <w:rsid w:val="00291009"/>
    <w:rsid w:val="0029181D"/>
    <w:rsid w:val="0029189B"/>
    <w:rsid w:val="00291E76"/>
    <w:rsid w:val="002920EE"/>
    <w:rsid w:val="0029244F"/>
    <w:rsid w:val="00292A7D"/>
    <w:rsid w:val="0029304A"/>
    <w:rsid w:val="00293301"/>
    <w:rsid w:val="00293C1B"/>
    <w:rsid w:val="00293D8B"/>
    <w:rsid w:val="00294DDC"/>
    <w:rsid w:val="00295572"/>
    <w:rsid w:val="0029622E"/>
    <w:rsid w:val="00296407"/>
    <w:rsid w:val="00297C73"/>
    <w:rsid w:val="00297F4B"/>
    <w:rsid w:val="002A04CE"/>
    <w:rsid w:val="002A0817"/>
    <w:rsid w:val="002A0C79"/>
    <w:rsid w:val="002A14AA"/>
    <w:rsid w:val="002A2623"/>
    <w:rsid w:val="002A27AA"/>
    <w:rsid w:val="002A4485"/>
    <w:rsid w:val="002A47C6"/>
    <w:rsid w:val="002A49B1"/>
    <w:rsid w:val="002A4EC1"/>
    <w:rsid w:val="002A5ABB"/>
    <w:rsid w:val="002A5C85"/>
    <w:rsid w:val="002A5D92"/>
    <w:rsid w:val="002A607C"/>
    <w:rsid w:val="002A6199"/>
    <w:rsid w:val="002A6334"/>
    <w:rsid w:val="002A6615"/>
    <w:rsid w:val="002A6C18"/>
    <w:rsid w:val="002A6F39"/>
    <w:rsid w:val="002A72D6"/>
    <w:rsid w:val="002A74A8"/>
    <w:rsid w:val="002A7D94"/>
    <w:rsid w:val="002B08DE"/>
    <w:rsid w:val="002B0A0D"/>
    <w:rsid w:val="002B102C"/>
    <w:rsid w:val="002B11FC"/>
    <w:rsid w:val="002B16BF"/>
    <w:rsid w:val="002B25D9"/>
    <w:rsid w:val="002B2B3D"/>
    <w:rsid w:val="002B32EC"/>
    <w:rsid w:val="002B3596"/>
    <w:rsid w:val="002B37F6"/>
    <w:rsid w:val="002B3C56"/>
    <w:rsid w:val="002B3FAA"/>
    <w:rsid w:val="002B40C9"/>
    <w:rsid w:val="002B5DCF"/>
    <w:rsid w:val="002B605D"/>
    <w:rsid w:val="002B61FF"/>
    <w:rsid w:val="002B633C"/>
    <w:rsid w:val="002B65CC"/>
    <w:rsid w:val="002B6A2F"/>
    <w:rsid w:val="002B7198"/>
    <w:rsid w:val="002B7779"/>
    <w:rsid w:val="002B7C04"/>
    <w:rsid w:val="002C12D7"/>
    <w:rsid w:val="002C161A"/>
    <w:rsid w:val="002C1B91"/>
    <w:rsid w:val="002C1F0B"/>
    <w:rsid w:val="002C2038"/>
    <w:rsid w:val="002C2066"/>
    <w:rsid w:val="002C2DF7"/>
    <w:rsid w:val="002C2FF5"/>
    <w:rsid w:val="002C3570"/>
    <w:rsid w:val="002C3A68"/>
    <w:rsid w:val="002C3AD1"/>
    <w:rsid w:val="002C5619"/>
    <w:rsid w:val="002C5812"/>
    <w:rsid w:val="002C5A26"/>
    <w:rsid w:val="002C5AA7"/>
    <w:rsid w:val="002C5B08"/>
    <w:rsid w:val="002C5D76"/>
    <w:rsid w:val="002C63C7"/>
    <w:rsid w:val="002C7382"/>
    <w:rsid w:val="002C76FF"/>
    <w:rsid w:val="002C7773"/>
    <w:rsid w:val="002C7BE7"/>
    <w:rsid w:val="002C7E69"/>
    <w:rsid w:val="002D00CA"/>
    <w:rsid w:val="002D0AE3"/>
    <w:rsid w:val="002D1B28"/>
    <w:rsid w:val="002D20C4"/>
    <w:rsid w:val="002D3411"/>
    <w:rsid w:val="002D3CBB"/>
    <w:rsid w:val="002D429E"/>
    <w:rsid w:val="002D456F"/>
    <w:rsid w:val="002D4900"/>
    <w:rsid w:val="002D4F81"/>
    <w:rsid w:val="002D506E"/>
    <w:rsid w:val="002D5475"/>
    <w:rsid w:val="002D560A"/>
    <w:rsid w:val="002D68F1"/>
    <w:rsid w:val="002D772C"/>
    <w:rsid w:val="002D7C96"/>
    <w:rsid w:val="002D7DD0"/>
    <w:rsid w:val="002D7E9D"/>
    <w:rsid w:val="002E17E1"/>
    <w:rsid w:val="002E1853"/>
    <w:rsid w:val="002E1A11"/>
    <w:rsid w:val="002E1C9C"/>
    <w:rsid w:val="002E1DCE"/>
    <w:rsid w:val="002E2297"/>
    <w:rsid w:val="002E2750"/>
    <w:rsid w:val="002E2937"/>
    <w:rsid w:val="002E2B6E"/>
    <w:rsid w:val="002E2D1B"/>
    <w:rsid w:val="002E313E"/>
    <w:rsid w:val="002E3198"/>
    <w:rsid w:val="002E31D7"/>
    <w:rsid w:val="002E328D"/>
    <w:rsid w:val="002E33BB"/>
    <w:rsid w:val="002E380C"/>
    <w:rsid w:val="002E3B01"/>
    <w:rsid w:val="002E3CAF"/>
    <w:rsid w:val="002E3D63"/>
    <w:rsid w:val="002E410E"/>
    <w:rsid w:val="002E4218"/>
    <w:rsid w:val="002E49E5"/>
    <w:rsid w:val="002E555D"/>
    <w:rsid w:val="002E560D"/>
    <w:rsid w:val="002E576D"/>
    <w:rsid w:val="002E629F"/>
    <w:rsid w:val="002E67F4"/>
    <w:rsid w:val="002E6949"/>
    <w:rsid w:val="002E716B"/>
    <w:rsid w:val="002E7CAC"/>
    <w:rsid w:val="002F0B8D"/>
    <w:rsid w:val="002F129B"/>
    <w:rsid w:val="002F1F3F"/>
    <w:rsid w:val="002F2936"/>
    <w:rsid w:val="002F2D05"/>
    <w:rsid w:val="002F2FE6"/>
    <w:rsid w:val="002F30FF"/>
    <w:rsid w:val="002F334C"/>
    <w:rsid w:val="002F47CA"/>
    <w:rsid w:val="002F487B"/>
    <w:rsid w:val="002F4BCA"/>
    <w:rsid w:val="002F52AA"/>
    <w:rsid w:val="002F52C3"/>
    <w:rsid w:val="002F5576"/>
    <w:rsid w:val="002F56E7"/>
    <w:rsid w:val="002F57C4"/>
    <w:rsid w:val="002F5FD2"/>
    <w:rsid w:val="002F6B87"/>
    <w:rsid w:val="002F74D2"/>
    <w:rsid w:val="002F7D1C"/>
    <w:rsid w:val="0030007F"/>
    <w:rsid w:val="0030042C"/>
    <w:rsid w:val="00300784"/>
    <w:rsid w:val="00300C35"/>
    <w:rsid w:val="00300DD8"/>
    <w:rsid w:val="00300F79"/>
    <w:rsid w:val="0030148F"/>
    <w:rsid w:val="00302828"/>
    <w:rsid w:val="00302978"/>
    <w:rsid w:val="00303412"/>
    <w:rsid w:val="003036DB"/>
    <w:rsid w:val="00303AED"/>
    <w:rsid w:val="00303F09"/>
    <w:rsid w:val="0030449C"/>
    <w:rsid w:val="00304FBD"/>
    <w:rsid w:val="00306567"/>
    <w:rsid w:val="003066E9"/>
    <w:rsid w:val="003077AF"/>
    <w:rsid w:val="0030789C"/>
    <w:rsid w:val="003102D9"/>
    <w:rsid w:val="00310609"/>
    <w:rsid w:val="00311691"/>
    <w:rsid w:val="003125B0"/>
    <w:rsid w:val="00312657"/>
    <w:rsid w:val="00312C2E"/>
    <w:rsid w:val="0031380E"/>
    <w:rsid w:val="00313CAE"/>
    <w:rsid w:val="00313D14"/>
    <w:rsid w:val="00313DCB"/>
    <w:rsid w:val="0031427D"/>
    <w:rsid w:val="00314561"/>
    <w:rsid w:val="0031468A"/>
    <w:rsid w:val="0031474B"/>
    <w:rsid w:val="00315583"/>
    <w:rsid w:val="00315AEB"/>
    <w:rsid w:val="00315C74"/>
    <w:rsid w:val="00315CCF"/>
    <w:rsid w:val="003162C2"/>
    <w:rsid w:val="00316DE0"/>
    <w:rsid w:val="0031760C"/>
    <w:rsid w:val="003177E1"/>
    <w:rsid w:val="0031793D"/>
    <w:rsid w:val="0032068A"/>
    <w:rsid w:val="00320777"/>
    <w:rsid w:val="003210FE"/>
    <w:rsid w:val="0032110D"/>
    <w:rsid w:val="003221E2"/>
    <w:rsid w:val="00322307"/>
    <w:rsid w:val="0032246C"/>
    <w:rsid w:val="00322851"/>
    <w:rsid w:val="0032365A"/>
    <w:rsid w:val="00323679"/>
    <w:rsid w:val="003238CF"/>
    <w:rsid w:val="00324130"/>
    <w:rsid w:val="00324A3A"/>
    <w:rsid w:val="003259C7"/>
    <w:rsid w:val="00325A72"/>
    <w:rsid w:val="00325A8D"/>
    <w:rsid w:val="00325AD1"/>
    <w:rsid w:val="00325F52"/>
    <w:rsid w:val="00326199"/>
    <w:rsid w:val="003261DD"/>
    <w:rsid w:val="003262CA"/>
    <w:rsid w:val="0032675E"/>
    <w:rsid w:val="00326872"/>
    <w:rsid w:val="00326B20"/>
    <w:rsid w:val="00326BB7"/>
    <w:rsid w:val="00327884"/>
    <w:rsid w:val="00327A76"/>
    <w:rsid w:val="0033067D"/>
    <w:rsid w:val="003306B0"/>
    <w:rsid w:val="00330F26"/>
    <w:rsid w:val="00331143"/>
    <w:rsid w:val="00331C29"/>
    <w:rsid w:val="00332518"/>
    <w:rsid w:val="00332E1F"/>
    <w:rsid w:val="00333778"/>
    <w:rsid w:val="003337D7"/>
    <w:rsid w:val="00333D73"/>
    <w:rsid w:val="00333FC3"/>
    <w:rsid w:val="003342B3"/>
    <w:rsid w:val="00335A3E"/>
    <w:rsid w:val="003364D0"/>
    <w:rsid w:val="0033709B"/>
    <w:rsid w:val="003372F4"/>
    <w:rsid w:val="00337771"/>
    <w:rsid w:val="00337B8A"/>
    <w:rsid w:val="00337E49"/>
    <w:rsid w:val="00337F0D"/>
    <w:rsid w:val="003402A1"/>
    <w:rsid w:val="0034048C"/>
    <w:rsid w:val="00340A5C"/>
    <w:rsid w:val="00340ADD"/>
    <w:rsid w:val="00340B35"/>
    <w:rsid w:val="00340FBC"/>
    <w:rsid w:val="00341046"/>
    <w:rsid w:val="0034213D"/>
    <w:rsid w:val="003427EF"/>
    <w:rsid w:val="00343B42"/>
    <w:rsid w:val="00344095"/>
    <w:rsid w:val="00344C6C"/>
    <w:rsid w:val="00344EC5"/>
    <w:rsid w:val="0034520F"/>
    <w:rsid w:val="003455B3"/>
    <w:rsid w:val="00345642"/>
    <w:rsid w:val="00345F09"/>
    <w:rsid w:val="00346284"/>
    <w:rsid w:val="00347604"/>
    <w:rsid w:val="00347689"/>
    <w:rsid w:val="00347879"/>
    <w:rsid w:val="00347AAB"/>
    <w:rsid w:val="00347B2A"/>
    <w:rsid w:val="00347BEB"/>
    <w:rsid w:val="00347CE8"/>
    <w:rsid w:val="0035013F"/>
    <w:rsid w:val="0035026A"/>
    <w:rsid w:val="00350C03"/>
    <w:rsid w:val="00351397"/>
    <w:rsid w:val="00351987"/>
    <w:rsid w:val="003530C9"/>
    <w:rsid w:val="00353AF9"/>
    <w:rsid w:val="00354011"/>
    <w:rsid w:val="003547B5"/>
    <w:rsid w:val="0035515B"/>
    <w:rsid w:val="00355201"/>
    <w:rsid w:val="003554D5"/>
    <w:rsid w:val="00355F5B"/>
    <w:rsid w:val="00355FFA"/>
    <w:rsid w:val="00356117"/>
    <w:rsid w:val="00356182"/>
    <w:rsid w:val="00356596"/>
    <w:rsid w:val="0035675E"/>
    <w:rsid w:val="00356BF3"/>
    <w:rsid w:val="00357F77"/>
    <w:rsid w:val="0036007B"/>
    <w:rsid w:val="003609FC"/>
    <w:rsid w:val="00360FB0"/>
    <w:rsid w:val="0036295E"/>
    <w:rsid w:val="00362A6F"/>
    <w:rsid w:val="00362C8B"/>
    <w:rsid w:val="00362F2E"/>
    <w:rsid w:val="003631CC"/>
    <w:rsid w:val="00364544"/>
    <w:rsid w:val="0036473C"/>
    <w:rsid w:val="00364E90"/>
    <w:rsid w:val="003656B5"/>
    <w:rsid w:val="00365757"/>
    <w:rsid w:val="00365A62"/>
    <w:rsid w:val="00366A79"/>
    <w:rsid w:val="00366F3F"/>
    <w:rsid w:val="00367551"/>
    <w:rsid w:val="0036772E"/>
    <w:rsid w:val="003701CB"/>
    <w:rsid w:val="003703FB"/>
    <w:rsid w:val="0037064F"/>
    <w:rsid w:val="00371583"/>
    <w:rsid w:val="00372201"/>
    <w:rsid w:val="00372754"/>
    <w:rsid w:val="003730B8"/>
    <w:rsid w:val="00373509"/>
    <w:rsid w:val="0037375C"/>
    <w:rsid w:val="00373780"/>
    <w:rsid w:val="00373AA9"/>
    <w:rsid w:val="0037420A"/>
    <w:rsid w:val="00374595"/>
    <w:rsid w:val="00375746"/>
    <w:rsid w:val="00376972"/>
    <w:rsid w:val="0038037A"/>
    <w:rsid w:val="00380627"/>
    <w:rsid w:val="003814AE"/>
    <w:rsid w:val="0038173B"/>
    <w:rsid w:val="00381876"/>
    <w:rsid w:val="00381DB8"/>
    <w:rsid w:val="003831DE"/>
    <w:rsid w:val="00383977"/>
    <w:rsid w:val="00383EA9"/>
    <w:rsid w:val="00384346"/>
    <w:rsid w:val="00384E96"/>
    <w:rsid w:val="0038525D"/>
    <w:rsid w:val="00385323"/>
    <w:rsid w:val="003854D4"/>
    <w:rsid w:val="00385F6A"/>
    <w:rsid w:val="00386669"/>
    <w:rsid w:val="003866AC"/>
    <w:rsid w:val="0038698E"/>
    <w:rsid w:val="00387240"/>
    <w:rsid w:val="003873CD"/>
    <w:rsid w:val="003879DE"/>
    <w:rsid w:val="00387CFF"/>
    <w:rsid w:val="00387EA7"/>
    <w:rsid w:val="00390346"/>
    <w:rsid w:val="00390B0B"/>
    <w:rsid w:val="00390CAD"/>
    <w:rsid w:val="00391942"/>
    <w:rsid w:val="00391B27"/>
    <w:rsid w:val="00391F85"/>
    <w:rsid w:val="0039311B"/>
    <w:rsid w:val="00393680"/>
    <w:rsid w:val="0039379A"/>
    <w:rsid w:val="00393E0D"/>
    <w:rsid w:val="0039412C"/>
    <w:rsid w:val="00394645"/>
    <w:rsid w:val="0039546F"/>
    <w:rsid w:val="003955B5"/>
    <w:rsid w:val="00395D79"/>
    <w:rsid w:val="0039773E"/>
    <w:rsid w:val="003A0239"/>
    <w:rsid w:val="003A0FC1"/>
    <w:rsid w:val="003A1292"/>
    <w:rsid w:val="003A1438"/>
    <w:rsid w:val="003A1AE7"/>
    <w:rsid w:val="003A24B0"/>
    <w:rsid w:val="003A2863"/>
    <w:rsid w:val="003A2CB4"/>
    <w:rsid w:val="003A2F0B"/>
    <w:rsid w:val="003A2FC0"/>
    <w:rsid w:val="003A323B"/>
    <w:rsid w:val="003A4685"/>
    <w:rsid w:val="003A48D2"/>
    <w:rsid w:val="003A4CCA"/>
    <w:rsid w:val="003A4DA4"/>
    <w:rsid w:val="003A515E"/>
    <w:rsid w:val="003A57B0"/>
    <w:rsid w:val="003A5C94"/>
    <w:rsid w:val="003A5C9D"/>
    <w:rsid w:val="003B0456"/>
    <w:rsid w:val="003B0E83"/>
    <w:rsid w:val="003B164B"/>
    <w:rsid w:val="003B1EB0"/>
    <w:rsid w:val="003B2169"/>
    <w:rsid w:val="003B356E"/>
    <w:rsid w:val="003B3697"/>
    <w:rsid w:val="003B37AD"/>
    <w:rsid w:val="003B3B20"/>
    <w:rsid w:val="003B3CB2"/>
    <w:rsid w:val="003B3E94"/>
    <w:rsid w:val="003B3F7C"/>
    <w:rsid w:val="003B4B0E"/>
    <w:rsid w:val="003B4BD2"/>
    <w:rsid w:val="003B4D42"/>
    <w:rsid w:val="003B4E12"/>
    <w:rsid w:val="003B522E"/>
    <w:rsid w:val="003B5831"/>
    <w:rsid w:val="003B62B3"/>
    <w:rsid w:val="003B6AAB"/>
    <w:rsid w:val="003B74F7"/>
    <w:rsid w:val="003B76CD"/>
    <w:rsid w:val="003B7FF9"/>
    <w:rsid w:val="003C048F"/>
    <w:rsid w:val="003C085D"/>
    <w:rsid w:val="003C0B60"/>
    <w:rsid w:val="003C0C2B"/>
    <w:rsid w:val="003C169A"/>
    <w:rsid w:val="003C1762"/>
    <w:rsid w:val="003C17F9"/>
    <w:rsid w:val="003C19FC"/>
    <w:rsid w:val="003C1B2B"/>
    <w:rsid w:val="003C25DF"/>
    <w:rsid w:val="003C28EB"/>
    <w:rsid w:val="003C2CE8"/>
    <w:rsid w:val="003C3B68"/>
    <w:rsid w:val="003C4566"/>
    <w:rsid w:val="003C4C4C"/>
    <w:rsid w:val="003C4C6B"/>
    <w:rsid w:val="003C7081"/>
    <w:rsid w:val="003C714D"/>
    <w:rsid w:val="003C77EF"/>
    <w:rsid w:val="003C7FC1"/>
    <w:rsid w:val="003D00B0"/>
    <w:rsid w:val="003D06B3"/>
    <w:rsid w:val="003D0AA8"/>
    <w:rsid w:val="003D1591"/>
    <w:rsid w:val="003D1971"/>
    <w:rsid w:val="003D1B1D"/>
    <w:rsid w:val="003D35A0"/>
    <w:rsid w:val="003D37DB"/>
    <w:rsid w:val="003D3EFD"/>
    <w:rsid w:val="003D3F6D"/>
    <w:rsid w:val="003D45C1"/>
    <w:rsid w:val="003D46E0"/>
    <w:rsid w:val="003D4956"/>
    <w:rsid w:val="003D50D6"/>
    <w:rsid w:val="003D516D"/>
    <w:rsid w:val="003D5996"/>
    <w:rsid w:val="003D5BFD"/>
    <w:rsid w:val="003D65E6"/>
    <w:rsid w:val="003D6802"/>
    <w:rsid w:val="003D6A64"/>
    <w:rsid w:val="003D707E"/>
    <w:rsid w:val="003D7400"/>
    <w:rsid w:val="003E058C"/>
    <w:rsid w:val="003E05C2"/>
    <w:rsid w:val="003E0937"/>
    <w:rsid w:val="003E0F2C"/>
    <w:rsid w:val="003E16EE"/>
    <w:rsid w:val="003E191B"/>
    <w:rsid w:val="003E1B59"/>
    <w:rsid w:val="003E1F4A"/>
    <w:rsid w:val="003E2FB9"/>
    <w:rsid w:val="003E34A1"/>
    <w:rsid w:val="003E3CFB"/>
    <w:rsid w:val="003E3EE5"/>
    <w:rsid w:val="003E461C"/>
    <w:rsid w:val="003E46B8"/>
    <w:rsid w:val="003E475E"/>
    <w:rsid w:val="003E4C6F"/>
    <w:rsid w:val="003E61DA"/>
    <w:rsid w:val="003E63B4"/>
    <w:rsid w:val="003E63C3"/>
    <w:rsid w:val="003E6A05"/>
    <w:rsid w:val="003E6B4A"/>
    <w:rsid w:val="003E6D42"/>
    <w:rsid w:val="003E6EF9"/>
    <w:rsid w:val="003E78E0"/>
    <w:rsid w:val="003F1212"/>
    <w:rsid w:val="003F12B5"/>
    <w:rsid w:val="003F12DC"/>
    <w:rsid w:val="003F1388"/>
    <w:rsid w:val="003F15AB"/>
    <w:rsid w:val="003F1C8D"/>
    <w:rsid w:val="003F1F26"/>
    <w:rsid w:val="003F1F28"/>
    <w:rsid w:val="003F1F41"/>
    <w:rsid w:val="003F28A9"/>
    <w:rsid w:val="003F2EF1"/>
    <w:rsid w:val="003F2F40"/>
    <w:rsid w:val="003F31FE"/>
    <w:rsid w:val="003F3351"/>
    <w:rsid w:val="003F3927"/>
    <w:rsid w:val="003F3931"/>
    <w:rsid w:val="003F3DCC"/>
    <w:rsid w:val="003F3E4B"/>
    <w:rsid w:val="003F3F27"/>
    <w:rsid w:val="003F414C"/>
    <w:rsid w:val="003F498C"/>
    <w:rsid w:val="003F5126"/>
    <w:rsid w:val="003F52AA"/>
    <w:rsid w:val="003F53B3"/>
    <w:rsid w:val="003F5511"/>
    <w:rsid w:val="003F588A"/>
    <w:rsid w:val="003F5AAF"/>
    <w:rsid w:val="003F5BBE"/>
    <w:rsid w:val="003F61E2"/>
    <w:rsid w:val="003F6304"/>
    <w:rsid w:val="003F6E82"/>
    <w:rsid w:val="003F6FA2"/>
    <w:rsid w:val="003F7685"/>
    <w:rsid w:val="004011DB"/>
    <w:rsid w:val="00402075"/>
    <w:rsid w:val="00402A98"/>
    <w:rsid w:val="00402E9C"/>
    <w:rsid w:val="00403C5E"/>
    <w:rsid w:val="004043F5"/>
    <w:rsid w:val="0040464F"/>
    <w:rsid w:val="00404FEB"/>
    <w:rsid w:val="00404FEE"/>
    <w:rsid w:val="004053E5"/>
    <w:rsid w:val="004056C6"/>
    <w:rsid w:val="00405F3C"/>
    <w:rsid w:val="00406015"/>
    <w:rsid w:val="004060E0"/>
    <w:rsid w:val="00406B19"/>
    <w:rsid w:val="00407477"/>
    <w:rsid w:val="00410CC8"/>
    <w:rsid w:val="00410FE2"/>
    <w:rsid w:val="00411EE3"/>
    <w:rsid w:val="004121AE"/>
    <w:rsid w:val="00412B54"/>
    <w:rsid w:val="00412C87"/>
    <w:rsid w:val="00412DB2"/>
    <w:rsid w:val="00412F47"/>
    <w:rsid w:val="00413462"/>
    <w:rsid w:val="00413D6E"/>
    <w:rsid w:val="00414416"/>
    <w:rsid w:val="004147D1"/>
    <w:rsid w:val="00414E98"/>
    <w:rsid w:val="00415028"/>
    <w:rsid w:val="004150A2"/>
    <w:rsid w:val="00415AF8"/>
    <w:rsid w:val="00416432"/>
    <w:rsid w:val="004169DE"/>
    <w:rsid w:val="00416B3C"/>
    <w:rsid w:val="00416F4D"/>
    <w:rsid w:val="00417905"/>
    <w:rsid w:val="0041793D"/>
    <w:rsid w:val="00417A04"/>
    <w:rsid w:val="00417BE7"/>
    <w:rsid w:val="00417E77"/>
    <w:rsid w:val="004201F6"/>
    <w:rsid w:val="00420CE9"/>
    <w:rsid w:val="0042141D"/>
    <w:rsid w:val="00421BDA"/>
    <w:rsid w:val="00422082"/>
    <w:rsid w:val="00422120"/>
    <w:rsid w:val="00422550"/>
    <w:rsid w:val="00422BE2"/>
    <w:rsid w:val="00423C9C"/>
    <w:rsid w:val="00423D7E"/>
    <w:rsid w:val="00424305"/>
    <w:rsid w:val="004244DC"/>
    <w:rsid w:val="00424DE6"/>
    <w:rsid w:val="004252A9"/>
    <w:rsid w:val="004254FE"/>
    <w:rsid w:val="00425D7B"/>
    <w:rsid w:val="004263B6"/>
    <w:rsid w:val="0042660D"/>
    <w:rsid w:val="0042686E"/>
    <w:rsid w:val="004269C2"/>
    <w:rsid w:val="00426D58"/>
    <w:rsid w:val="00426DFE"/>
    <w:rsid w:val="00426E66"/>
    <w:rsid w:val="00427185"/>
    <w:rsid w:val="00427852"/>
    <w:rsid w:val="00427A74"/>
    <w:rsid w:val="00427E63"/>
    <w:rsid w:val="00427FBC"/>
    <w:rsid w:val="004303F8"/>
    <w:rsid w:val="00430442"/>
    <w:rsid w:val="004304FB"/>
    <w:rsid w:val="004305A2"/>
    <w:rsid w:val="00430A67"/>
    <w:rsid w:val="00431049"/>
    <w:rsid w:val="00431207"/>
    <w:rsid w:val="00431332"/>
    <w:rsid w:val="00431C2F"/>
    <w:rsid w:val="00431E7F"/>
    <w:rsid w:val="004323C0"/>
    <w:rsid w:val="004325F6"/>
    <w:rsid w:val="00432718"/>
    <w:rsid w:val="00432B19"/>
    <w:rsid w:val="004333FE"/>
    <w:rsid w:val="004348BD"/>
    <w:rsid w:val="00434E4D"/>
    <w:rsid w:val="004361C1"/>
    <w:rsid w:val="0043620E"/>
    <w:rsid w:val="00436472"/>
    <w:rsid w:val="004368B3"/>
    <w:rsid w:val="004368DB"/>
    <w:rsid w:val="004374D8"/>
    <w:rsid w:val="0043774E"/>
    <w:rsid w:val="004377C9"/>
    <w:rsid w:val="00437AC3"/>
    <w:rsid w:val="004405DA"/>
    <w:rsid w:val="004412F3"/>
    <w:rsid w:val="004428A4"/>
    <w:rsid w:val="00442BD1"/>
    <w:rsid w:val="00442E51"/>
    <w:rsid w:val="0044324E"/>
    <w:rsid w:val="004437AC"/>
    <w:rsid w:val="004438D5"/>
    <w:rsid w:val="0044394E"/>
    <w:rsid w:val="00443AD6"/>
    <w:rsid w:val="00443B17"/>
    <w:rsid w:val="00443C3E"/>
    <w:rsid w:val="00444612"/>
    <w:rsid w:val="004447B0"/>
    <w:rsid w:val="00444FB1"/>
    <w:rsid w:val="004453EA"/>
    <w:rsid w:val="004462B6"/>
    <w:rsid w:val="0044706D"/>
    <w:rsid w:val="0044725D"/>
    <w:rsid w:val="00447EF6"/>
    <w:rsid w:val="004504EC"/>
    <w:rsid w:val="00450B5B"/>
    <w:rsid w:val="00450DE6"/>
    <w:rsid w:val="0045144A"/>
    <w:rsid w:val="00451662"/>
    <w:rsid w:val="00451CCE"/>
    <w:rsid w:val="00451E74"/>
    <w:rsid w:val="00451F59"/>
    <w:rsid w:val="00452329"/>
    <w:rsid w:val="004526EB"/>
    <w:rsid w:val="00452A56"/>
    <w:rsid w:val="0045322D"/>
    <w:rsid w:val="004533EC"/>
    <w:rsid w:val="004541F7"/>
    <w:rsid w:val="00454E08"/>
    <w:rsid w:val="00455896"/>
    <w:rsid w:val="00455988"/>
    <w:rsid w:val="00456694"/>
    <w:rsid w:val="00456C46"/>
    <w:rsid w:val="00456D08"/>
    <w:rsid w:val="004574F8"/>
    <w:rsid w:val="00462BE2"/>
    <w:rsid w:val="0046300A"/>
    <w:rsid w:val="004637A0"/>
    <w:rsid w:val="004641C6"/>
    <w:rsid w:val="00464F06"/>
    <w:rsid w:val="00465135"/>
    <w:rsid w:val="00465926"/>
    <w:rsid w:val="00465AE3"/>
    <w:rsid w:val="00465AED"/>
    <w:rsid w:val="0046609D"/>
    <w:rsid w:val="00466E80"/>
    <w:rsid w:val="00466F90"/>
    <w:rsid w:val="004678DD"/>
    <w:rsid w:val="00467FF5"/>
    <w:rsid w:val="00470DAC"/>
    <w:rsid w:val="00471FE9"/>
    <w:rsid w:val="00472692"/>
    <w:rsid w:val="00472CD3"/>
    <w:rsid w:val="00472E2B"/>
    <w:rsid w:val="00472E80"/>
    <w:rsid w:val="00473616"/>
    <w:rsid w:val="00473E63"/>
    <w:rsid w:val="004743D1"/>
    <w:rsid w:val="00474469"/>
    <w:rsid w:val="004744DB"/>
    <w:rsid w:val="0047463C"/>
    <w:rsid w:val="00474B7D"/>
    <w:rsid w:val="00474BAE"/>
    <w:rsid w:val="004763CC"/>
    <w:rsid w:val="004763D5"/>
    <w:rsid w:val="004765A3"/>
    <w:rsid w:val="004765E6"/>
    <w:rsid w:val="00476810"/>
    <w:rsid w:val="00476BD1"/>
    <w:rsid w:val="00477627"/>
    <w:rsid w:val="004800EC"/>
    <w:rsid w:val="00480266"/>
    <w:rsid w:val="00480D1D"/>
    <w:rsid w:val="00481295"/>
    <w:rsid w:val="0048146D"/>
    <w:rsid w:val="0048169F"/>
    <w:rsid w:val="00482206"/>
    <w:rsid w:val="00482625"/>
    <w:rsid w:val="00483A1A"/>
    <w:rsid w:val="00484FF8"/>
    <w:rsid w:val="00485D95"/>
    <w:rsid w:val="0048602C"/>
    <w:rsid w:val="00487033"/>
    <w:rsid w:val="00487380"/>
    <w:rsid w:val="00490559"/>
    <w:rsid w:val="004914D4"/>
    <w:rsid w:val="00491BDF"/>
    <w:rsid w:val="00491DC1"/>
    <w:rsid w:val="004922BE"/>
    <w:rsid w:val="004928A1"/>
    <w:rsid w:val="00493707"/>
    <w:rsid w:val="00493B06"/>
    <w:rsid w:val="004942FE"/>
    <w:rsid w:val="00494CF5"/>
    <w:rsid w:val="004953B3"/>
    <w:rsid w:val="00495656"/>
    <w:rsid w:val="00495C4E"/>
    <w:rsid w:val="00496954"/>
    <w:rsid w:val="00496A07"/>
    <w:rsid w:val="00496B40"/>
    <w:rsid w:val="004976AB"/>
    <w:rsid w:val="004A04B5"/>
    <w:rsid w:val="004A0D9F"/>
    <w:rsid w:val="004A1751"/>
    <w:rsid w:val="004A17AB"/>
    <w:rsid w:val="004A1A9E"/>
    <w:rsid w:val="004A1F0C"/>
    <w:rsid w:val="004A2672"/>
    <w:rsid w:val="004A288D"/>
    <w:rsid w:val="004A2BD3"/>
    <w:rsid w:val="004A2CAB"/>
    <w:rsid w:val="004A316A"/>
    <w:rsid w:val="004A39B4"/>
    <w:rsid w:val="004A40C0"/>
    <w:rsid w:val="004A54DB"/>
    <w:rsid w:val="004A54E1"/>
    <w:rsid w:val="004A5AE8"/>
    <w:rsid w:val="004A5C86"/>
    <w:rsid w:val="004A61AF"/>
    <w:rsid w:val="004B16B5"/>
    <w:rsid w:val="004B1907"/>
    <w:rsid w:val="004B1F8A"/>
    <w:rsid w:val="004B215D"/>
    <w:rsid w:val="004B3792"/>
    <w:rsid w:val="004B3989"/>
    <w:rsid w:val="004B3A2A"/>
    <w:rsid w:val="004B3AE9"/>
    <w:rsid w:val="004B3AF0"/>
    <w:rsid w:val="004B3CC3"/>
    <w:rsid w:val="004B433D"/>
    <w:rsid w:val="004B454F"/>
    <w:rsid w:val="004B4575"/>
    <w:rsid w:val="004B49C5"/>
    <w:rsid w:val="004B4F8A"/>
    <w:rsid w:val="004B51E1"/>
    <w:rsid w:val="004B5576"/>
    <w:rsid w:val="004B5AB7"/>
    <w:rsid w:val="004B5E97"/>
    <w:rsid w:val="004B600D"/>
    <w:rsid w:val="004B6059"/>
    <w:rsid w:val="004B6081"/>
    <w:rsid w:val="004B6337"/>
    <w:rsid w:val="004B654F"/>
    <w:rsid w:val="004B67C8"/>
    <w:rsid w:val="004B745D"/>
    <w:rsid w:val="004B7C5C"/>
    <w:rsid w:val="004B7CA8"/>
    <w:rsid w:val="004B7E2E"/>
    <w:rsid w:val="004C0038"/>
    <w:rsid w:val="004C0FF0"/>
    <w:rsid w:val="004C11DA"/>
    <w:rsid w:val="004C12F4"/>
    <w:rsid w:val="004C15C1"/>
    <w:rsid w:val="004C1769"/>
    <w:rsid w:val="004C24BD"/>
    <w:rsid w:val="004C34BD"/>
    <w:rsid w:val="004C3D25"/>
    <w:rsid w:val="004C43F1"/>
    <w:rsid w:val="004C548E"/>
    <w:rsid w:val="004C56BD"/>
    <w:rsid w:val="004C6193"/>
    <w:rsid w:val="004C64E0"/>
    <w:rsid w:val="004C65B7"/>
    <w:rsid w:val="004C73CD"/>
    <w:rsid w:val="004C75F5"/>
    <w:rsid w:val="004C7B0D"/>
    <w:rsid w:val="004C7BEC"/>
    <w:rsid w:val="004C7ECB"/>
    <w:rsid w:val="004C7FE5"/>
    <w:rsid w:val="004D0766"/>
    <w:rsid w:val="004D0DD4"/>
    <w:rsid w:val="004D1123"/>
    <w:rsid w:val="004D1740"/>
    <w:rsid w:val="004D2950"/>
    <w:rsid w:val="004D2A65"/>
    <w:rsid w:val="004D44CF"/>
    <w:rsid w:val="004D4C98"/>
    <w:rsid w:val="004D4EA5"/>
    <w:rsid w:val="004D4F31"/>
    <w:rsid w:val="004D542B"/>
    <w:rsid w:val="004D5526"/>
    <w:rsid w:val="004D5B99"/>
    <w:rsid w:val="004D6940"/>
    <w:rsid w:val="004D6C4D"/>
    <w:rsid w:val="004D6D02"/>
    <w:rsid w:val="004D7CF3"/>
    <w:rsid w:val="004D7DBD"/>
    <w:rsid w:val="004D7DE7"/>
    <w:rsid w:val="004D7F83"/>
    <w:rsid w:val="004E0641"/>
    <w:rsid w:val="004E08F9"/>
    <w:rsid w:val="004E17FA"/>
    <w:rsid w:val="004E1B37"/>
    <w:rsid w:val="004E2441"/>
    <w:rsid w:val="004E2C8A"/>
    <w:rsid w:val="004E2E19"/>
    <w:rsid w:val="004E31C7"/>
    <w:rsid w:val="004E3632"/>
    <w:rsid w:val="004E3AD7"/>
    <w:rsid w:val="004E4DC3"/>
    <w:rsid w:val="004E52B6"/>
    <w:rsid w:val="004E5C27"/>
    <w:rsid w:val="004E6946"/>
    <w:rsid w:val="004E69C2"/>
    <w:rsid w:val="004E726C"/>
    <w:rsid w:val="004E758A"/>
    <w:rsid w:val="004E7593"/>
    <w:rsid w:val="004F0065"/>
    <w:rsid w:val="004F07AE"/>
    <w:rsid w:val="004F12FD"/>
    <w:rsid w:val="004F1497"/>
    <w:rsid w:val="004F1AFA"/>
    <w:rsid w:val="004F1B23"/>
    <w:rsid w:val="004F1B74"/>
    <w:rsid w:val="004F1C8D"/>
    <w:rsid w:val="004F1E83"/>
    <w:rsid w:val="004F2091"/>
    <w:rsid w:val="004F235D"/>
    <w:rsid w:val="004F2A36"/>
    <w:rsid w:val="004F2F5C"/>
    <w:rsid w:val="004F3457"/>
    <w:rsid w:val="004F3691"/>
    <w:rsid w:val="004F3889"/>
    <w:rsid w:val="004F3A5A"/>
    <w:rsid w:val="004F449C"/>
    <w:rsid w:val="004F479C"/>
    <w:rsid w:val="004F48F8"/>
    <w:rsid w:val="004F4B95"/>
    <w:rsid w:val="004F5B16"/>
    <w:rsid w:val="004F6108"/>
    <w:rsid w:val="004F6288"/>
    <w:rsid w:val="004F6838"/>
    <w:rsid w:val="004F76DF"/>
    <w:rsid w:val="004F787F"/>
    <w:rsid w:val="00500AC6"/>
    <w:rsid w:val="00500DAF"/>
    <w:rsid w:val="00501934"/>
    <w:rsid w:val="00501F38"/>
    <w:rsid w:val="005021F6"/>
    <w:rsid w:val="00502929"/>
    <w:rsid w:val="005033C7"/>
    <w:rsid w:val="00503E30"/>
    <w:rsid w:val="00505B2A"/>
    <w:rsid w:val="00505DBE"/>
    <w:rsid w:val="00506B6C"/>
    <w:rsid w:val="00507690"/>
    <w:rsid w:val="00507F7B"/>
    <w:rsid w:val="005104EA"/>
    <w:rsid w:val="00510763"/>
    <w:rsid w:val="00510907"/>
    <w:rsid w:val="00510FED"/>
    <w:rsid w:val="005114FB"/>
    <w:rsid w:val="005119FC"/>
    <w:rsid w:val="005125E0"/>
    <w:rsid w:val="00512964"/>
    <w:rsid w:val="00512A44"/>
    <w:rsid w:val="00512F6D"/>
    <w:rsid w:val="005133EA"/>
    <w:rsid w:val="005134E2"/>
    <w:rsid w:val="00513801"/>
    <w:rsid w:val="00513BE2"/>
    <w:rsid w:val="00513F17"/>
    <w:rsid w:val="00513F8C"/>
    <w:rsid w:val="0051448E"/>
    <w:rsid w:val="00514F6A"/>
    <w:rsid w:val="00515296"/>
    <w:rsid w:val="00515680"/>
    <w:rsid w:val="00515BF4"/>
    <w:rsid w:val="00515C1C"/>
    <w:rsid w:val="00515DE3"/>
    <w:rsid w:val="0051655F"/>
    <w:rsid w:val="00516F98"/>
    <w:rsid w:val="0051705B"/>
    <w:rsid w:val="005200F5"/>
    <w:rsid w:val="005206B1"/>
    <w:rsid w:val="0052073B"/>
    <w:rsid w:val="00520D9B"/>
    <w:rsid w:val="0052165F"/>
    <w:rsid w:val="005226FC"/>
    <w:rsid w:val="00523AF8"/>
    <w:rsid w:val="00523D02"/>
    <w:rsid w:val="00523E4B"/>
    <w:rsid w:val="0052446A"/>
    <w:rsid w:val="00524827"/>
    <w:rsid w:val="00524949"/>
    <w:rsid w:val="00525478"/>
    <w:rsid w:val="005254A9"/>
    <w:rsid w:val="00525691"/>
    <w:rsid w:val="00526771"/>
    <w:rsid w:val="00526A5E"/>
    <w:rsid w:val="00526C7B"/>
    <w:rsid w:val="00527302"/>
    <w:rsid w:val="00527335"/>
    <w:rsid w:val="0052786F"/>
    <w:rsid w:val="00527B11"/>
    <w:rsid w:val="0053033C"/>
    <w:rsid w:val="005306CB"/>
    <w:rsid w:val="00530D78"/>
    <w:rsid w:val="005311EB"/>
    <w:rsid w:val="005312AF"/>
    <w:rsid w:val="005312E2"/>
    <w:rsid w:val="005315AC"/>
    <w:rsid w:val="00531608"/>
    <w:rsid w:val="005324E8"/>
    <w:rsid w:val="005326FB"/>
    <w:rsid w:val="00532844"/>
    <w:rsid w:val="00532DFD"/>
    <w:rsid w:val="00533DB6"/>
    <w:rsid w:val="00535361"/>
    <w:rsid w:val="00536758"/>
    <w:rsid w:val="005371CA"/>
    <w:rsid w:val="005378C6"/>
    <w:rsid w:val="00537E50"/>
    <w:rsid w:val="00537E58"/>
    <w:rsid w:val="005407C4"/>
    <w:rsid w:val="0054097A"/>
    <w:rsid w:val="00540DA1"/>
    <w:rsid w:val="00540EDB"/>
    <w:rsid w:val="00540FB8"/>
    <w:rsid w:val="00541049"/>
    <w:rsid w:val="005415D1"/>
    <w:rsid w:val="00541748"/>
    <w:rsid w:val="00542E78"/>
    <w:rsid w:val="00542EF5"/>
    <w:rsid w:val="00543499"/>
    <w:rsid w:val="005439D4"/>
    <w:rsid w:val="00543A9B"/>
    <w:rsid w:val="00543F7A"/>
    <w:rsid w:val="00545240"/>
    <w:rsid w:val="005452CB"/>
    <w:rsid w:val="005457FB"/>
    <w:rsid w:val="00545B05"/>
    <w:rsid w:val="0054656D"/>
    <w:rsid w:val="00546D65"/>
    <w:rsid w:val="0054748C"/>
    <w:rsid w:val="00547EF5"/>
    <w:rsid w:val="00550149"/>
    <w:rsid w:val="005507A2"/>
    <w:rsid w:val="005508FE"/>
    <w:rsid w:val="00550DFB"/>
    <w:rsid w:val="00550EE6"/>
    <w:rsid w:val="00550FE6"/>
    <w:rsid w:val="005518A2"/>
    <w:rsid w:val="00551CFA"/>
    <w:rsid w:val="005522F8"/>
    <w:rsid w:val="00553952"/>
    <w:rsid w:val="00554884"/>
    <w:rsid w:val="005548E9"/>
    <w:rsid w:val="0055545B"/>
    <w:rsid w:val="00555BA6"/>
    <w:rsid w:val="00555CC0"/>
    <w:rsid w:val="00555ED7"/>
    <w:rsid w:val="00556194"/>
    <w:rsid w:val="00556433"/>
    <w:rsid w:val="0055666D"/>
    <w:rsid w:val="00557592"/>
    <w:rsid w:val="005579F2"/>
    <w:rsid w:val="00557CE5"/>
    <w:rsid w:val="0056071F"/>
    <w:rsid w:val="00560BB5"/>
    <w:rsid w:val="00560F8D"/>
    <w:rsid w:val="005616B1"/>
    <w:rsid w:val="005617AE"/>
    <w:rsid w:val="00562C7A"/>
    <w:rsid w:val="00563839"/>
    <w:rsid w:val="00563B23"/>
    <w:rsid w:val="00563D06"/>
    <w:rsid w:val="00563DBA"/>
    <w:rsid w:val="00563FF4"/>
    <w:rsid w:val="005644A1"/>
    <w:rsid w:val="0056515F"/>
    <w:rsid w:val="005651AD"/>
    <w:rsid w:val="005653DB"/>
    <w:rsid w:val="00565F76"/>
    <w:rsid w:val="00566D72"/>
    <w:rsid w:val="00567A9C"/>
    <w:rsid w:val="00567F9D"/>
    <w:rsid w:val="0057047F"/>
    <w:rsid w:val="00570A85"/>
    <w:rsid w:val="00570C81"/>
    <w:rsid w:val="0057110E"/>
    <w:rsid w:val="0057203E"/>
    <w:rsid w:val="005723B6"/>
    <w:rsid w:val="0057247C"/>
    <w:rsid w:val="005737FF"/>
    <w:rsid w:val="00573E91"/>
    <w:rsid w:val="00573F9E"/>
    <w:rsid w:val="00573FE9"/>
    <w:rsid w:val="0057440B"/>
    <w:rsid w:val="005744F9"/>
    <w:rsid w:val="0057492C"/>
    <w:rsid w:val="00574B86"/>
    <w:rsid w:val="005752DD"/>
    <w:rsid w:val="005758B5"/>
    <w:rsid w:val="00575ED2"/>
    <w:rsid w:val="00576465"/>
    <w:rsid w:val="00576B2D"/>
    <w:rsid w:val="00576DD8"/>
    <w:rsid w:val="005770A7"/>
    <w:rsid w:val="00577499"/>
    <w:rsid w:val="00577DE8"/>
    <w:rsid w:val="0058029B"/>
    <w:rsid w:val="0058084B"/>
    <w:rsid w:val="005816D4"/>
    <w:rsid w:val="00581837"/>
    <w:rsid w:val="00582307"/>
    <w:rsid w:val="00582831"/>
    <w:rsid w:val="00583A13"/>
    <w:rsid w:val="005840CA"/>
    <w:rsid w:val="0058461E"/>
    <w:rsid w:val="0058490A"/>
    <w:rsid w:val="0058493D"/>
    <w:rsid w:val="00584BFF"/>
    <w:rsid w:val="00584C9D"/>
    <w:rsid w:val="00584CBA"/>
    <w:rsid w:val="005850D5"/>
    <w:rsid w:val="00585704"/>
    <w:rsid w:val="005859B5"/>
    <w:rsid w:val="00586232"/>
    <w:rsid w:val="0058645A"/>
    <w:rsid w:val="00586839"/>
    <w:rsid w:val="00586F36"/>
    <w:rsid w:val="005873F5"/>
    <w:rsid w:val="005875D6"/>
    <w:rsid w:val="00587DBD"/>
    <w:rsid w:val="00590CCF"/>
    <w:rsid w:val="00591055"/>
    <w:rsid w:val="00591564"/>
    <w:rsid w:val="00591B07"/>
    <w:rsid w:val="00591C35"/>
    <w:rsid w:val="00592684"/>
    <w:rsid w:val="00593649"/>
    <w:rsid w:val="0059548B"/>
    <w:rsid w:val="00595670"/>
    <w:rsid w:val="005961B3"/>
    <w:rsid w:val="005964EE"/>
    <w:rsid w:val="00597A47"/>
    <w:rsid w:val="005A0799"/>
    <w:rsid w:val="005A1479"/>
    <w:rsid w:val="005A1CAA"/>
    <w:rsid w:val="005A1DC8"/>
    <w:rsid w:val="005A2099"/>
    <w:rsid w:val="005A2AF6"/>
    <w:rsid w:val="005A2B4C"/>
    <w:rsid w:val="005A3175"/>
    <w:rsid w:val="005A3335"/>
    <w:rsid w:val="005A39F1"/>
    <w:rsid w:val="005A4447"/>
    <w:rsid w:val="005A4817"/>
    <w:rsid w:val="005A5B10"/>
    <w:rsid w:val="005A6DEE"/>
    <w:rsid w:val="005A783B"/>
    <w:rsid w:val="005A79F3"/>
    <w:rsid w:val="005B02E7"/>
    <w:rsid w:val="005B06D9"/>
    <w:rsid w:val="005B07CC"/>
    <w:rsid w:val="005B08DD"/>
    <w:rsid w:val="005B0BEE"/>
    <w:rsid w:val="005B13B6"/>
    <w:rsid w:val="005B13D2"/>
    <w:rsid w:val="005B1D84"/>
    <w:rsid w:val="005B2F0F"/>
    <w:rsid w:val="005B370C"/>
    <w:rsid w:val="005B3D8B"/>
    <w:rsid w:val="005B40F2"/>
    <w:rsid w:val="005B4225"/>
    <w:rsid w:val="005B43F1"/>
    <w:rsid w:val="005B4948"/>
    <w:rsid w:val="005B4957"/>
    <w:rsid w:val="005B5375"/>
    <w:rsid w:val="005B561D"/>
    <w:rsid w:val="005B5760"/>
    <w:rsid w:val="005B6142"/>
    <w:rsid w:val="005B6C7B"/>
    <w:rsid w:val="005B755F"/>
    <w:rsid w:val="005B77E0"/>
    <w:rsid w:val="005C0224"/>
    <w:rsid w:val="005C0AE8"/>
    <w:rsid w:val="005C0BA3"/>
    <w:rsid w:val="005C0D57"/>
    <w:rsid w:val="005C11B1"/>
    <w:rsid w:val="005C12D2"/>
    <w:rsid w:val="005C1704"/>
    <w:rsid w:val="005C1841"/>
    <w:rsid w:val="005C1B27"/>
    <w:rsid w:val="005C32E6"/>
    <w:rsid w:val="005C3797"/>
    <w:rsid w:val="005C39E7"/>
    <w:rsid w:val="005C455A"/>
    <w:rsid w:val="005C4724"/>
    <w:rsid w:val="005C49CB"/>
    <w:rsid w:val="005C4D17"/>
    <w:rsid w:val="005C5E17"/>
    <w:rsid w:val="005C5EC1"/>
    <w:rsid w:val="005C6793"/>
    <w:rsid w:val="005C6BDB"/>
    <w:rsid w:val="005C6E5A"/>
    <w:rsid w:val="005C6F79"/>
    <w:rsid w:val="005C707C"/>
    <w:rsid w:val="005C7309"/>
    <w:rsid w:val="005C7526"/>
    <w:rsid w:val="005C75C5"/>
    <w:rsid w:val="005C7699"/>
    <w:rsid w:val="005D054B"/>
    <w:rsid w:val="005D08E7"/>
    <w:rsid w:val="005D0CA0"/>
    <w:rsid w:val="005D0E09"/>
    <w:rsid w:val="005D11E6"/>
    <w:rsid w:val="005D125F"/>
    <w:rsid w:val="005D263E"/>
    <w:rsid w:val="005D357D"/>
    <w:rsid w:val="005D4057"/>
    <w:rsid w:val="005D5364"/>
    <w:rsid w:val="005D5BDA"/>
    <w:rsid w:val="005D6163"/>
    <w:rsid w:val="005D61F5"/>
    <w:rsid w:val="005D6717"/>
    <w:rsid w:val="005D68F4"/>
    <w:rsid w:val="005D691A"/>
    <w:rsid w:val="005D6E4D"/>
    <w:rsid w:val="005D78BD"/>
    <w:rsid w:val="005D7A55"/>
    <w:rsid w:val="005D7D36"/>
    <w:rsid w:val="005D7DBF"/>
    <w:rsid w:val="005E0335"/>
    <w:rsid w:val="005E0431"/>
    <w:rsid w:val="005E0714"/>
    <w:rsid w:val="005E0736"/>
    <w:rsid w:val="005E0F7B"/>
    <w:rsid w:val="005E1F6C"/>
    <w:rsid w:val="005E279C"/>
    <w:rsid w:val="005E2A77"/>
    <w:rsid w:val="005E2D7D"/>
    <w:rsid w:val="005E3008"/>
    <w:rsid w:val="005E30A2"/>
    <w:rsid w:val="005E3885"/>
    <w:rsid w:val="005E3963"/>
    <w:rsid w:val="005E40B5"/>
    <w:rsid w:val="005E4203"/>
    <w:rsid w:val="005E508E"/>
    <w:rsid w:val="005E53A3"/>
    <w:rsid w:val="005E68D5"/>
    <w:rsid w:val="005E6E9D"/>
    <w:rsid w:val="005E70FC"/>
    <w:rsid w:val="005E78CC"/>
    <w:rsid w:val="005F00C2"/>
    <w:rsid w:val="005F1210"/>
    <w:rsid w:val="005F1238"/>
    <w:rsid w:val="005F15FF"/>
    <w:rsid w:val="005F229B"/>
    <w:rsid w:val="005F23EF"/>
    <w:rsid w:val="005F2AD2"/>
    <w:rsid w:val="005F2ADD"/>
    <w:rsid w:val="005F2D51"/>
    <w:rsid w:val="005F431E"/>
    <w:rsid w:val="005F484A"/>
    <w:rsid w:val="005F48A6"/>
    <w:rsid w:val="005F4B80"/>
    <w:rsid w:val="005F5BE6"/>
    <w:rsid w:val="005F5E85"/>
    <w:rsid w:val="005F6BDD"/>
    <w:rsid w:val="005F6F60"/>
    <w:rsid w:val="005F714B"/>
    <w:rsid w:val="005F7691"/>
    <w:rsid w:val="005F7F99"/>
    <w:rsid w:val="006014E9"/>
    <w:rsid w:val="0060199C"/>
    <w:rsid w:val="00601A3E"/>
    <w:rsid w:val="0060205A"/>
    <w:rsid w:val="006022B9"/>
    <w:rsid w:val="0060238A"/>
    <w:rsid w:val="00602584"/>
    <w:rsid w:val="00602C02"/>
    <w:rsid w:val="00602C37"/>
    <w:rsid w:val="006038C4"/>
    <w:rsid w:val="00604B68"/>
    <w:rsid w:val="00604B95"/>
    <w:rsid w:val="00604DE0"/>
    <w:rsid w:val="006050D0"/>
    <w:rsid w:val="006051AF"/>
    <w:rsid w:val="006052C0"/>
    <w:rsid w:val="00606032"/>
    <w:rsid w:val="00606069"/>
    <w:rsid w:val="006073DB"/>
    <w:rsid w:val="00607707"/>
    <w:rsid w:val="00607931"/>
    <w:rsid w:val="00610828"/>
    <w:rsid w:val="00610E69"/>
    <w:rsid w:val="006111E9"/>
    <w:rsid w:val="0061123D"/>
    <w:rsid w:val="00611546"/>
    <w:rsid w:val="00611EC2"/>
    <w:rsid w:val="00612BAC"/>
    <w:rsid w:val="0061305C"/>
    <w:rsid w:val="0061370C"/>
    <w:rsid w:val="00613EC3"/>
    <w:rsid w:val="00614C0D"/>
    <w:rsid w:val="006152EE"/>
    <w:rsid w:val="0061562F"/>
    <w:rsid w:val="00615F98"/>
    <w:rsid w:val="00616EA4"/>
    <w:rsid w:val="006173DA"/>
    <w:rsid w:val="0061749B"/>
    <w:rsid w:val="006178CA"/>
    <w:rsid w:val="00617E65"/>
    <w:rsid w:val="00620C6A"/>
    <w:rsid w:val="00621144"/>
    <w:rsid w:val="006211F8"/>
    <w:rsid w:val="00621362"/>
    <w:rsid w:val="006213DF"/>
    <w:rsid w:val="00621966"/>
    <w:rsid w:val="00621CC7"/>
    <w:rsid w:val="00621D85"/>
    <w:rsid w:val="00621F97"/>
    <w:rsid w:val="00622191"/>
    <w:rsid w:val="006227D9"/>
    <w:rsid w:val="00622904"/>
    <w:rsid w:val="00622A9A"/>
    <w:rsid w:val="00622B90"/>
    <w:rsid w:val="006230BF"/>
    <w:rsid w:val="006236D2"/>
    <w:rsid w:val="00623B2A"/>
    <w:rsid w:val="00624494"/>
    <w:rsid w:val="0062482B"/>
    <w:rsid w:val="00624DC4"/>
    <w:rsid w:val="00624E1C"/>
    <w:rsid w:val="00624F68"/>
    <w:rsid w:val="00626070"/>
    <w:rsid w:val="00626273"/>
    <w:rsid w:val="006263F7"/>
    <w:rsid w:val="006266BF"/>
    <w:rsid w:val="00626CD0"/>
    <w:rsid w:val="00626E57"/>
    <w:rsid w:val="00630488"/>
    <w:rsid w:val="00630583"/>
    <w:rsid w:val="00630F01"/>
    <w:rsid w:val="00630FC6"/>
    <w:rsid w:val="0063106C"/>
    <w:rsid w:val="00632820"/>
    <w:rsid w:val="0063328A"/>
    <w:rsid w:val="0063379C"/>
    <w:rsid w:val="00634422"/>
    <w:rsid w:val="006348E5"/>
    <w:rsid w:val="0063635B"/>
    <w:rsid w:val="00636D5F"/>
    <w:rsid w:val="00636F79"/>
    <w:rsid w:val="006370F1"/>
    <w:rsid w:val="0063718F"/>
    <w:rsid w:val="006377EE"/>
    <w:rsid w:val="00637841"/>
    <w:rsid w:val="00637CC9"/>
    <w:rsid w:val="00637E54"/>
    <w:rsid w:val="00640032"/>
    <w:rsid w:val="0064003E"/>
    <w:rsid w:val="00640D6A"/>
    <w:rsid w:val="00640F07"/>
    <w:rsid w:val="00642560"/>
    <w:rsid w:val="006428E0"/>
    <w:rsid w:val="00643120"/>
    <w:rsid w:val="00643870"/>
    <w:rsid w:val="00643CA0"/>
    <w:rsid w:val="00644401"/>
    <w:rsid w:val="00644B3F"/>
    <w:rsid w:val="00644C28"/>
    <w:rsid w:val="00644C8D"/>
    <w:rsid w:val="00644E15"/>
    <w:rsid w:val="00644F44"/>
    <w:rsid w:val="006451CD"/>
    <w:rsid w:val="006456B8"/>
    <w:rsid w:val="00645876"/>
    <w:rsid w:val="00645D43"/>
    <w:rsid w:val="00646229"/>
    <w:rsid w:val="00646586"/>
    <w:rsid w:val="00646762"/>
    <w:rsid w:val="006467E2"/>
    <w:rsid w:val="00646C89"/>
    <w:rsid w:val="006473BC"/>
    <w:rsid w:val="00647815"/>
    <w:rsid w:val="00647A7C"/>
    <w:rsid w:val="00647C56"/>
    <w:rsid w:val="0065094F"/>
    <w:rsid w:val="006509A8"/>
    <w:rsid w:val="00651216"/>
    <w:rsid w:val="00651AA8"/>
    <w:rsid w:val="0065235D"/>
    <w:rsid w:val="0065270D"/>
    <w:rsid w:val="0065275B"/>
    <w:rsid w:val="00652780"/>
    <w:rsid w:val="00652B2A"/>
    <w:rsid w:val="00652C2F"/>
    <w:rsid w:val="00653E81"/>
    <w:rsid w:val="00654218"/>
    <w:rsid w:val="00654DC3"/>
    <w:rsid w:val="0065525E"/>
    <w:rsid w:val="00655840"/>
    <w:rsid w:val="00655C74"/>
    <w:rsid w:val="0065616D"/>
    <w:rsid w:val="006561AD"/>
    <w:rsid w:val="00656444"/>
    <w:rsid w:val="00657D66"/>
    <w:rsid w:val="00657FE8"/>
    <w:rsid w:val="006614C9"/>
    <w:rsid w:val="00661E31"/>
    <w:rsid w:val="006627D9"/>
    <w:rsid w:val="00662FAC"/>
    <w:rsid w:val="0066303F"/>
    <w:rsid w:val="00663971"/>
    <w:rsid w:val="00663C39"/>
    <w:rsid w:val="00663D96"/>
    <w:rsid w:val="00663F3F"/>
    <w:rsid w:val="00664AC9"/>
    <w:rsid w:val="00664BDC"/>
    <w:rsid w:val="00665167"/>
    <w:rsid w:val="0066524D"/>
    <w:rsid w:val="00666816"/>
    <w:rsid w:val="006670C3"/>
    <w:rsid w:val="0066726A"/>
    <w:rsid w:val="00667F4E"/>
    <w:rsid w:val="00670661"/>
    <w:rsid w:val="00670AB0"/>
    <w:rsid w:val="00671072"/>
    <w:rsid w:val="00671818"/>
    <w:rsid w:val="00671B59"/>
    <w:rsid w:val="00671ED6"/>
    <w:rsid w:val="0067252B"/>
    <w:rsid w:val="00672723"/>
    <w:rsid w:val="00672BB5"/>
    <w:rsid w:val="0067363B"/>
    <w:rsid w:val="00673E28"/>
    <w:rsid w:val="00674079"/>
    <w:rsid w:val="0067491C"/>
    <w:rsid w:val="00674CC9"/>
    <w:rsid w:val="0067527C"/>
    <w:rsid w:val="0067550A"/>
    <w:rsid w:val="0067672E"/>
    <w:rsid w:val="006772E4"/>
    <w:rsid w:val="00677354"/>
    <w:rsid w:val="00677464"/>
    <w:rsid w:val="00677CAF"/>
    <w:rsid w:val="00680A52"/>
    <w:rsid w:val="00680E23"/>
    <w:rsid w:val="00680EA6"/>
    <w:rsid w:val="006817E9"/>
    <w:rsid w:val="00681FF2"/>
    <w:rsid w:val="0068211F"/>
    <w:rsid w:val="006825C4"/>
    <w:rsid w:val="00682B49"/>
    <w:rsid w:val="00682D66"/>
    <w:rsid w:val="00683002"/>
    <w:rsid w:val="00683319"/>
    <w:rsid w:val="00683838"/>
    <w:rsid w:val="00684F88"/>
    <w:rsid w:val="00686500"/>
    <w:rsid w:val="006866FD"/>
    <w:rsid w:val="006902F9"/>
    <w:rsid w:val="00690640"/>
    <w:rsid w:val="00690E36"/>
    <w:rsid w:val="006911D1"/>
    <w:rsid w:val="00691390"/>
    <w:rsid w:val="006914DD"/>
    <w:rsid w:val="00691647"/>
    <w:rsid w:val="006918B0"/>
    <w:rsid w:val="00691CF9"/>
    <w:rsid w:val="00692012"/>
    <w:rsid w:val="00694011"/>
    <w:rsid w:val="00694106"/>
    <w:rsid w:val="006943E7"/>
    <w:rsid w:val="006948C2"/>
    <w:rsid w:val="006949D5"/>
    <w:rsid w:val="00694D6F"/>
    <w:rsid w:val="00694E5C"/>
    <w:rsid w:val="006951B9"/>
    <w:rsid w:val="00695375"/>
    <w:rsid w:val="006959BB"/>
    <w:rsid w:val="006959EB"/>
    <w:rsid w:val="00695A97"/>
    <w:rsid w:val="00696197"/>
    <w:rsid w:val="006966ED"/>
    <w:rsid w:val="00696AF5"/>
    <w:rsid w:val="0069722B"/>
    <w:rsid w:val="00697D1D"/>
    <w:rsid w:val="006A00E0"/>
    <w:rsid w:val="006A08AC"/>
    <w:rsid w:val="006A0AFE"/>
    <w:rsid w:val="006A0BC5"/>
    <w:rsid w:val="006A1169"/>
    <w:rsid w:val="006A1B59"/>
    <w:rsid w:val="006A20E4"/>
    <w:rsid w:val="006A270B"/>
    <w:rsid w:val="006A29A2"/>
    <w:rsid w:val="006A2C5E"/>
    <w:rsid w:val="006A3880"/>
    <w:rsid w:val="006A38B2"/>
    <w:rsid w:val="006A3C1D"/>
    <w:rsid w:val="006A4390"/>
    <w:rsid w:val="006A490E"/>
    <w:rsid w:val="006A56C4"/>
    <w:rsid w:val="006A5787"/>
    <w:rsid w:val="006A5E3D"/>
    <w:rsid w:val="006A672C"/>
    <w:rsid w:val="006A6E90"/>
    <w:rsid w:val="006A7494"/>
    <w:rsid w:val="006B0177"/>
    <w:rsid w:val="006B07D8"/>
    <w:rsid w:val="006B11C1"/>
    <w:rsid w:val="006B1234"/>
    <w:rsid w:val="006B155A"/>
    <w:rsid w:val="006B1915"/>
    <w:rsid w:val="006B19C1"/>
    <w:rsid w:val="006B2AA4"/>
    <w:rsid w:val="006B3081"/>
    <w:rsid w:val="006B3E75"/>
    <w:rsid w:val="006B4003"/>
    <w:rsid w:val="006B423E"/>
    <w:rsid w:val="006B4259"/>
    <w:rsid w:val="006B472B"/>
    <w:rsid w:val="006B4C5D"/>
    <w:rsid w:val="006B549E"/>
    <w:rsid w:val="006B5ABC"/>
    <w:rsid w:val="006B5FEB"/>
    <w:rsid w:val="006B6199"/>
    <w:rsid w:val="006B6981"/>
    <w:rsid w:val="006B758B"/>
    <w:rsid w:val="006B7777"/>
    <w:rsid w:val="006B7EC3"/>
    <w:rsid w:val="006C09BA"/>
    <w:rsid w:val="006C1333"/>
    <w:rsid w:val="006C186A"/>
    <w:rsid w:val="006C186C"/>
    <w:rsid w:val="006C1EDA"/>
    <w:rsid w:val="006C1EF2"/>
    <w:rsid w:val="006C2506"/>
    <w:rsid w:val="006C3323"/>
    <w:rsid w:val="006C34BA"/>
    <w:rsid w:val="006C34FA"/>
    <w:rsid w:val="006C37A9"/>
    <w:rsid w:val="006C4368"/>
    <w:rsid w:val="006C5505"/>
    <w:rsid w:val="006C72CE"/>
    <w:rsid w:val="006C7726"/>
    <w:rsid w:val="006C7CA2"/>
    <w:rsid w:val="006D1E50"/>
    <w:rsid w:val="006D25D2"/>
    <w:rsid w:val="006D29F0"/>
    <w:rsid w:val="006D329B"/>
    <w:rsid w:val="006D3BC0"/>
    <w:rsid w:val="006D41BF"/>
    <w:rsid w:val="006D5206"/>
    <w:rsid w:val="006D6004"/>
    <w:rsid w:val="006D6098"/>
    <w:rsid w:val="006D68FE"/>
    <w:rsid w:val="006D6F7A"/>
    <w:rsid w:val="006D7FE7"/>
    <w:rsid w:val="006E041E"/>
    <w:rsid w:val="006E0706"/>
    <w:rsid w:val="006E092B"/>
    <w:rsid w:val="006E1213"/>
    <w:rsid w:val="006E12BF"/>
    <w:rsid w:val="006E1558"/>
    <w:rsid w:val="006E21F3"/>
    <w:rsid w:val="006E2592"/>
    <w:rsid w:val="006E260E"/>
    <w:rsid w:val="006E334A"/>
    <w:rsid w:val="006E36F2"/>
    <w:rsid w:val="006E3AC2"/>
    <w:rsid w:val="006E4645"/>
    <w:rsid w:val="006E4683"/>
    <w:rsid w:val="006E4C82"/>
    <w:rsid w:val="006E5426"/>
    <w:rsid w:val="006E5449"/>
    <w:rsid w:val="006E5580"/>
    <w:rsid w:val="006E5599"/>
    <w:rsid w:val="006E59DF"/>
    <w:rsid w:val="006E6D7A"/>
    <w:rsid w:val="006E6E9C"/>
    <w:rsid w:val="006E7CC6"/>
    <w:rsid w:val="006F04CC"/>
    <w:rsid w:val="006F1911"/>
    <w:rsid w:val="006F1EB0"/>
    <w:rsid w:val="006F1F11"/>
    <w:rsid w:val="006F2357"/>
    <w:rsid w:val="006F2A32"/>
    <w:rsid w:val="006F2B80"/>
    <w:rsid w:val="006F346F"/>
    <w:rsid w:val="006F37D7"/>
    <w:rsid w:val="006F459E"/>
    <w:rsid w:val="006F4654"/>
    <w:rsid w:val="006F4803"/>
    <w:rsid w:val="006F4ABA"/>
    <w:rsid w:val="006F4F7F"/>
    <w:rsid w:val="006F56BC"/>
    <w:rsid w:val="006F5D9D"/>
    <w:rsid w:val="006F60C7"/>
    <w:rsid w:val="006F63DA"/>
    <w:rsid w:val="006F6A90"/>
    <w:rsid w:val="006F7813"/>
    <w:rsid w:val="00700345"/>
    <w:rsid w:val="00700761"/>
    <w:rsid w:val="00700807"/>
    <w:rsid w:val="0070146A"/>
    <w:rsid w:val="00701515"/>
    <w:rsid w:val="00702058"/>
    <w:rsid w:val="0070207B"/>
    <w:rsid w:val="007023A2"/>
    <w:rsid w:val="007025E9"/>
    <w:rsid w:val="00702651"/>
    <w:rsid w:val="00702E49"/>
    <w:rsid w:val="00702F47"/>
    <w:rsid w:val="0070301C"/>
    <w:rsid w:val="007036BF"/>
    <w:rsid w:val="0070409D"/>
    <w:rsid w:val="0070413F"/>
    <w:rsid w:val="007041E4"/>
    <w:rsid w:val="007046E1"/>
    <w:rsid w:val="007049AC"/>
    <w:rsid w:val="00705311"/>
    <w:rsid w:val="00705E53"/>
    <w:rsid w:val="0070629E"/>
    <w:rsid w:val="00707B98"/>
    <w:rsid w:val="00707CE3"/>
    <w:rsid w:val="00710426"/>
    <w:rsid w:val="0071056E"/>
    <w:rsid w:val="00710858"/>
    <w:rsid w:val="00710BF8"/>
    <w:rsid w:val="00710D06"/>
    <w:rsid w:val="00711648"/>
    <w:rsid w:val="00712034"/>
    <w:rsid w:val="007122C5"/>
    <w:rsid w:val="007123E1"/>
    <w:rsid w:val="00712844"/>
    <w:rsid w:val="007129B4"/>
    <w:rsid w:val="00713B21"/>
    <w:rsid w:val="0071406D"/>
    <w:rsid w:val="007147D0"/>
    <w:rsid w:val="0071495A"/>
    <w:rsid w:val="00714C62"/>
    <w:rsid w:val="0071554D"/>
    <w:rsid w:val="007155BA"/>
    <w:rsid w:val="007155BD"/>
    <w:rsid w:val="00715726"/>
    <w:rsid w:val="007157DC"/>
    <w:rsid w:val="00715A5B"/>
    <w:rsid w:val="00715D88"/>
    <w:rsid w:val="00716017"/>
    <w:rsid w:val="00716972"/>
    <w:rsid w:val="00716A3C"/>
    <w:rsid w:val="007172C4"/>
    <w:rsid w:val="007176BB"/>
    <w:rsid w:val="00720981"/>
    <w:rsid w:val="00720E3F"/>
    <w:rsid w:val="00720F58"/>
    <w:rsid w:val="007213E9"/>
    <w:rsid w:val="0072170F"/>
    <w:rsid w:val="00721EF2"/>
    <w:rsid w:val="00722424"/>
    <w:rsid w:val="00722762"/>
    <w:rsid w:val="00722D3E"/>
    <w:rsid w:val="007231F4"/>
    <w:rsid w:val="007234A2"/>
    <w:rsid w:val="00723BE2"/>
    <w:rsid w:val="00724B9A"/>
    <w:rsid w:val="00724F06"/>
    <w:rsid w:val="007256FB"/>
    <w:rsid w:val="00725DB5"/>
    <w:rsid w:val="00725DCA"/>
    <w:rsid w:val="00725EEB"/>
    <w:rsid w:val="007262EC"/>
    <w:rsid w:val="00726301"/>
    <w:rsid w:val="00727FB0"/>
    <w:rsid w:val="0073106B"/>
    <w:rsid w:val="00731488"/>
    <w:rsid w:val="00731689"/>
    <w:rsid w:val="00731D9C"/>
    <w:rsid w:val="00732FB9"/>
    <w:rsid w:val="00733007"/>
    <w:rsid w:val="0073388A"/>
    <w:rsid w:val="00733AAC"/>
    <w:rsid w:val="00733F0D"/>
    <w:rsid w:val="00734361"/>
    <w:rsid w:val="00734A9E"/>
    <w:rsid w:val="007356F9"/>
    <w:rsid w:val="0073577E"/>
    <w:rsid w:val="00735E7E"/>
    <w:rsid w:val="0073619D"/>
    <w:rsid w:val="0073777D"/>
    <w:rsid w:val="00737A0D"/>
    <w:rsid w:val="007403D5"/>
    <w:rsid w:val="0074040B"/>
    <w:rsid w:val="00740648"/>
    <w:rsid w:val="00740A90"/>
    <w:rsid w:val="00740B36"/>
    <w:rsid w:val="007414B9"/>
    <w:rsid w:val="007415A8"/>
    <w:rsid w:val="007424A2"/>
    <w:rsid w:val="00742974"/>
    <w:rsid w:val="00743410"/>
    <w:rsid w:val="00743DE6"/>
    <w:rsid w:val="00745448"/>
    <w:rsid w:val="00745BE7"/>
    <w:rsid w:val="00745C28"/>
    <w:rsid w:val="00745CFE"/>
    <w:rsid w:val="007463A1"/>
    <w:rsid w:val="00746BAA"/>
    <w:rsid w:val="00746EF0"/>
    <w:rsid w:val="0074728D"/>
    <w:rsid w:val="00750504"/>
    <w:rsid w:val="00750544"/>
    <w:rsid w:val="007506F0"/>
    <w:rsid w:val="007518FF"/>
    <w:rsid w:val="00752538"/>
    <w:rsid w:val="00752746"/>
    <w:rsid w:val="00753761"/>
    <w:rsid w:val="00753BE3"/>
    <w:rsid w:val="00753DDE"/>
    <w:rsid w:val="00753FF4"/>
    <w:rsid w:val="007543D3"/>
    <w:rsid w:val="00754993"/>
    <w:rsid w:val="007549F2"/>
    <w:rsid w:val="0075523A"/>
    <w:rsid w:val="007558FE"/>
    <w:rsid w:val="00756105"/>
    <w:rsid w:val="007561A9"/>
    <w:rsid w:val="00756604"/>
    <w:rsid w:val="00756E29"/>
    <w:rsid w:val="00757313"/>
    <w:rsid w:val="0075752B"/>
    <w:rsid w:val="00757794"/>
    <w:rsid w:val="00757908"/>
    <w:rsid w:val="00757A32"/>
    <w:rsid w:val="00760757"/>
    <w:rsid w:val="00761EBE"/>
    <w:rsid w:val="007622A5"/>
    <w:rsid w:val="007625A2"/>
    <w:rsid w:val="00762931"/>
    <w:rsid w:val="007632D1"/>
    <w:rsid w:val="00763674"/>
    <w:rsid w:val="00763EB1"/>
    <w:rsid w:val="0076422C"/>
    <w:rsid w:val="00764296"/>
    <w:rsid w:val="007643E2"/>
    <w:rsid w:val="00764723"/>
    <w:rsid w:val="0076595A"/>
    <w:rsid w:val="00766536"/>
    <w:rsid w:val="00766A0A"/>
    <w:rsid w:val="007672B5"/>
    <w:rsid w:val="007673F9"/>
    <w:rsid w:val="007703C6"/>
    <w:rsid w:val="0077145D"/>
    <w:rsid w:val="00771F57"/>
    <w:rsid w:val="00771F79"/>
    <w:rsid w:val="0077213B"/>
    <w:rsid w:val="00772389"/>
    <w:rsid w:val="00772660"/>
    <w:rsid w:val="007733FE"/>
    <w:rsid w:val="007734AE"/>
    <w:rsid w:val="0077350B"/>
    <w:rsid w:val="00773A0A"/>
    <w:rsid w:val="00773C2D"/>
    <w:rsid w:val="00774591"/>
    <w:rsid w:val="007745CC"/>
    <w:rsid w:val="00774A2E"/>
    <w:rsid w:val="007758D1"/>
    <w:rsid w:val="00775AF6"/>
    <w:rsid w:val="00775E69"/>
    <w:rsid w:val="0077678A"/>
    <w:rsid w:val="00776ABF"/>
    <w:rsid w:val="00776B32"/>
    <w:rsid w:val="00776EF0"/>
    <w:rsid w:val="00777019"/>
    <w:rsid w:val="0077716B"/>
    <w:rsid w:val="0077750F"/>
    <w:rsid w:val="00777634"/>
    <w:rsid w:val="007777F4"/>
    <w:rsid w:val="0077797F"/>
    <w:rsid w:val="00777AF2"/>
    <w:rsid w:val="00777B7E"/>
    <w:rsid w:val="00780979"/>
    <w:rsid w:val="007815F9"/>
    <w:rsid w:val="00781883"/>
    <w:rsid w:val="00781ABB"/>
    <w:rsid w:val="00781D87"/>
    <w:rsid w:val="007820D1"/>
    <w:rsid w:val="0078228B"/>
    <w:rsid w:val="00782932"/>
    <w:rsid w:val="00782B82"/>
    <w:rsid w:val="00782E26"/>
    <w:rsid w:val="00783805"/>
    <w:rsid w:val="00783BE8"/>
    <w:rsid w:val="007845EF"/>
    <w:rsid w:val="00785121"/>
    <w:rsid w:val="00785EFB"/>
    <w:rsid w:val="00786097"/>
    <w:rsid w:val="00786A67"/>
    <w:rsid w:val="00787A1C"/>
    <w:rsid w:val="00787E0D"/>
    <w:rsid w:val="00787F4D"/>
    <w:rsid w:val="00790A8D"/>
    <w:rsid w:val="007914F6"/>
    <w:rsid w:val="0079177D"/>
    <w:rsid w:val="0079210F"/>
    <w:rsid w:val="007929FF"/>
    <w:rsid w:val="00792D04"/>
    <w:rsid w:val="007934A0"/>
    <w:rsid w:val="00793729"/>
    <w:rsid w:val="00793AFF"/>
    <w:rsid w:val="00793B33"/>
    <w:rsid w:val="00793F04"/>
    <w:rsid w:val="007940C5"/>
    <w:rsid w:val="00794390"/>
    <w:rsid w:val="00794917"/>
    <w:rsid w:val="007956BB"/>
    <w:rsid w:val="00795AEA"/>
    <w:rsid w:val="00795FC0"/>
    <w:rsid w:val="00796250"/>
    <w:rsid w:val="0079631B"/>
    <w:rsid w:val="00796576"/>
    <w:rsid w:val="007968CB"/>
    <w:rsid w:val="00796949"/>
    <w:rsid w:val="007974E4"/>
    <w:rsid w:val="00797637"/>
    <w:rsid w:val="00797937"/>
    <w:rsid w:val="00797A85"/>
    <w:rsid w:val="00797A9C"/>
    <w:rsid w:val="007A048E"/>
    <w:rsid w:val="007A0DB3"/>
    <w:rsid w:val="007A1D20"/>
    <w:rsid w:val="007A25A3"/>
    <w:rsid w:val="007A280F"/>
    <w:rsid w:val="007A282B"/>
    <w:rsid w:val="007A37FC"/>
    <w:rsid w:val="007A42F0"/>
    <w:rsid w:val="007A455A"/>
    <w:rsid w:val="007A4C39"/>
    <w:rsid w:val="007A4E25"/>
    <w:rsid w:val="007A6023"/>
    <w:rsid w:val="007A6122"/>
    <w:rsid w:val="007A63BB"/>
    <w:rsid w:val="007A6456"/>
    <w:rsid w:val="007A683A"/>
    <w:rsid w:val="007A747F"/>
    <w:rsid w:val="007A7904"/>
    <w:rsid w:val="007A7DD1"/>
    <w:rsid w:val="007B03BE"/>
    <w:rsid w:val="007B06B2"/>
    <w:rsid w:val="007B0B0F"/>
    <w:rsid w:val="007B0CC6"/>
    <w:rsid w:val="007B0D6C"/>
    <w:rsid w:val="007B0DE6"/>
    <w:rsid w:val="007B0F1F"/>
    <w:rsid w:val="007B111A"/>
    <w:rsid w:val="007B26D3"/>
    <w:rsid w:val="007B3692"/>
    <w:rsid w:val="007B3D5A"/>
    <w:rsid w:val="007B5884"/>
    <w:rsid w:val="007B5DCD"/>
    <w:rsid w:val="007B6069"/>
    <w:rsid w:val="007B6381"/>
    <w:rsid w:val="007B707D"/>
    <w:rsid w:val="007B70FC"/>
    <w:rsid w:val="007B77A8"/>
    <w:rsid w:val="007C0020"/>
    <w:rsid w:val="007C06AA"/>
    <w:rsid w:val="007C08F9"/>
    <w:rsid w:val="007C107F"/>
    <w:rsid w:val="007C11CE"/>
    <w:rsid w:val="007C14FC"/>
    <w:rsid w:val="007C1D10"/>
    <w:rsid w:val="007C1EA5"/>
    <w:rsid w:val="007C20CB"/>
    <w:rsid w:val="007C22E3"/>
    <w:rsid w:val="007C33BB"/>
    <w:rsid w:val="007C35E0"/>
    <w:rsid w:val="007C3752"/>
    <w:rsid w:val="007C39BF"/>
    <w:rsid w:val="007C3AFF"/>
    <w:rsid w:val="007C3C8A"/>
    <w:rsid w:val="007C3E46"/>
    <w:rsid w:val="007C4934"/>
    <w:rsid w:val="007C4CCD"/>
    <w:rsid w:val="007C599D"/>
    <w:rsid w:val="007C5C7B"/>
    <w:rsid w:val="007C5DB2"/>
    <w:rsid w:val="007C6186"/>
    <w:rsid w:val="007C6328"/>
    <w:rsid w:val="007C63F7"/>
    <w:rsid w:val="007C656D"/>
    <w:rsid w:val="007C6C0D"/>
    <w:rsid w:val="007C6D5E"/>
    <w:rsid w:val="007C791B"/>
    <w:rsid w:val="007C7E37"/>
    <w:rsid w:val="007C7EED"/>
    <w:rsid w:val="007D0043"/>
    <w:rsid w:val="007D0128"/>
    <w:rsid w:val="007D1D7C"/>
    <w:rsid w:val="007D21D7"/>
    <w:rsid w:val="007D3E65"/>
    <w:rsid w:val="007D4633"/>
    <w:rsid w:val="007D4F6D"/>
    <w:rsid w:val="007D5083"/>
    <w:rsid w:val="007D607B"/>
    <w:rsid w:val="007D70F2"/>
    <w:rsid w:val="007D7719"/>
    <w:rsid w:val="007D7926"/>
    <w:rsid w:val="007E0B7E"/>
    <w:rsid w:val="007E17E4"/>
    <w:rsid w:val="007E1DF9"/>
    <w:rsid w:val="007E2279"/>
    <w:rsid w:val="007E2508"/>
    <w:rsid w:val="007E2629"/>
    <w:rsid w:val="007E32E9"/>
    <w:rsid w:val="007E39AF"/>
    <w:rsid w:val="007E3A16"/>
    <w:rsid w:val="007E446D"/>
    <w:rsid w:val="007E685C"/>
    <w:rsid w:val="007E6864"/>
    <w:rsid w:val="007E6E39"/>
    <w:rsid w:val="007E7352"/>
    <w:rsid w:val="007E78CC"/>
    <w:rsid w:val="007E7FCC"/>
    <w:rsid w:val="007F0227"/>
    <w:rsid w:val="007F0782"/>
    <w:rsid w:val="007F19B2"/>
    <w:rsid w:val="007F2501"/>
    <w:rsid w:val="007F26AD"/>
    <w:rsid w:val="007F301A"/>
    <w:rsid w:val="007F328E"/>
    <w:rsid w:val="007F3885"/>
    <w:rsid w:val="007F38CB"/>
    <w:rsid w:val="007F3AD1"/>
    <w:rsid w:val="007F3B20"/>
    <w:rsid w:val="007F5A22"/>
    <w:rsid w:val="007F5DD1"/>
    <w:rsid w:val="007F5EB8"/>
    <w:rsid w:val="007F69F0"/>
    <w:rsid w:val="007F6A71"/>
    <w:rsid w:val="007F75E3"/>
    <w:rsid w:val="008000F3"/>
    <w:rsid w:val="00800139"/>
    <w:rsid w:val="00800274"/>
    <w:rsid w:val="00800420"/>
    <w:rsid w:val="008004F3"/>
    <w:rsid w:val="008009E8"/>
    <w:rsid w:val="00800D63"/>
    <w:rsid w:val="00800F6D"/>
    <w:rsid w:val="008024D0"/>
    <w:rsid w:val="0080387E"/>
    <w:rsid w:val="00804566"/>
    <w:rsid w:val="00804C39"/>
    <w:rsid w:val="00804FAA"/>
    <w:rsid w:val="008052D0"/>
    <w:rsid w:val="00805556"/>
    <w:rsid w:val="0080577B"/>
    <w:rsid w:val="0080666A"/>
    <w:rsid w:val="008068E7"/>
    <w:rsid w:val="00806DF9"/>
    <w:rsid w:val="00807036"/>
    <w:rsid w:val="00807134"/>
    <w:rsid w:val="008100E6"/>
    <w:rsid w:val="008102BF"/>
    <w:rsid w:val="00810382"/>
    <w:rsid w:val="008104DB"/>
    <w:rsid w:val="0081073A"/>
    <w:rsid w:val="00810824"/>
    <w:rsid w:val="0081092F"/>
    <w:rsid w:val="00810983"/>
    <w:rsid w:val="00810AC7"/>
    <w:rsid w:val="0081103E"/>
    <w:rsid w:val="008114EF"/>
    <w:rsid w:val="00811E9D"/>
    <w:rsid w:val="0081281D"/>
    <w:rsid w:val="00813917"/>
    <w:rsid w:val="00813DE4"/>
    <w:rsid w:val="00813E65"/>
    <w:rsid w:val="00814454"/>
    <w:rsid w:val="00814AD8"/>
    <w:rsid w:val="00814BBB"/>
    <w:rsid w:val="00814C3A"/>
    <w:rsid w:val="00814EF5"/>
    <w:rsid w:val="008152B1"/>
    <w:rsid w:val="00815E84"/>
    <w:rsid w:val="00816931"/>
    <w:rsid w:val="0081696A"/>
    <w:rsid w:val="00816D72"/>
    <w:rsid w:val="008201FC"/>
    <w:rsid w:val="008204B5"/>
    <w:rsid w:val="00820B2F"/>
    <w:rsid w:val="00820FEB"/>
    <w:rsid w:val="00820FEF"/>
    <w:rsid w:val="00821AC9"/>
    <w:rsid w:val="008224CE"/>
    <w:rsid w:val="00822EE9"/>
    <w:rsid w:val="00823570"/>
    <w:rsid w:val="00823AE1"/>
    <w:rsid w:val="0082415D"/>
    <w:rsid w:val="00824AF7"/>
    <w:rsid w:val="008251F2"/>
    <w:rsid w:val="00825DE8"/>
    <w:rsid w:val="00825EE9"/>
    <w:rsid w:val="00825FD9"/>
    <w:rsid w:val="0082622B"/>
    <w:rsid w:val="0082627C"/>
    <w:rsid w:val="00826C93"/>
    <w:rsid w:val="00827178"/>
    <w:rsid w:val="00827325"/>
    <w:rsid w:val="00827BD6"/>
    <w:rsid w:val="00827EC1"/>
    <w:rsid w:val="00830CA4"/>
    <w:rsid w:val="00830F30"/>
    <w:rsid w:val="00832953"/>
    <w:rsid w:val="0083297E"/>
    <w:rsid w:val="00832981"/>
    <w:rsid w:val="00832F5A"/>
    <w:rsid w:val="008346AC"/>
    <w:rsid w:val="00834F5C"/>
    <w:rsid w:val="00835421"/>
    <w:rsid w:val="00835507"/>
    <w:rsid w:val="008356CA"/>
    <w:rsid w:val="00835791"/>
    <w:rsid w:val="008357C6"/>
    <w:rsid w:val="00835B12"/>
    <w:rsid w:val="00835CB9"/>
    <w:rsid w:val="00835D07"/>
    <w:rsid w:val="00836753"/>
    <w:rsid w:val="0083685C"/>
    <w:rsid w:val="008368FE"/>
    <w:rsid w:val="008401C2"/>
    <w:rsid w:val="00840878"/>
    <w:rsid w:val="00840A98"/>
    <w:rsid w:val="00840C13"/>
    <w:rsid w:val="0084186B"/>
    <w:rsid w:val="00842294"/>
    <w:rsid w:val="00842833"/>
    <w:rsid w:val="00842936"/>
    <w:rsid w:val="008433D4"/>
    <w:rsid w:val="00843506"/>
    <w:rsid w:val="00843549"/>
    <w:rsid w:val="00843793"/>
    <w:rsid w:val="00843CBA"/>
    <w:rsid w:val="0084413F"/>
    <w:rsid w:val="00844C58"/>
    <w:rsid w:val="00844E37"/>
    <w:rsid w:val="00845B2F"/>
    <w:rsid w:val="00845F5B"/>
    <w:rsid w:val="0084651B"/>
    <w:rsid w:val="00846688"/>
    <w:rsid w:val="0084680C"/>
    <w:rsid w:val="00846CF3"/>
    <w:rsid w:val="00846DEC"/>
    <w:rsid w:val="00846DF1"/>
    <w:rsid w:val="0084735A"/>
    <w:rsid w:val="00847EFA"/>
    <w:rsid w:val="008509F3"/>
    <w:rsid w:val="00850F8B"/>
    <w:rsid w:val="00851272"/>
    <w:rsid w:val="00851BBC"/>
    <w:rsid w:val="00852E00"/>
    <w:rsid w:val="0085319B"/>
    <w:rsid w:val="00854093"/>
    <w:rsid w:val="00854188"/>
    <w:rsid w:val="008556A7"/>
    <w:rsid w:val="00856F70"/>
    <w:rsid w:val="008570F7"/>
    <w:rsid w:val="008572AB"/>
    <w:rsid w:val="00857931"/>
    <w:rsid w:val="0086017E"/>
    <w:rsid w:val="00860AD6"/>
    <w:rsid w:val="0086104D"/>
    <w:rsid w:val="0086121D"/>
    <w:rsid w:val="008617AA"/>
    <w:rsid w:val="0086214B"/>
    <w:rsid w:val="00862282"/>
    <w:rsid w:val="00862405"/>
    <w:rsid w:val="00862E08"/>
    <w:rsid w:val="00862F2C"/>
    <w:rsid w:val="008632B7"/>
    <w:rsid w:val="00863497"/>
    <w:rsid w:val="0086359B"/>
    <w:rsid w:val="008635A1"/>
    <w:rsid w:val="00863A3B"/>
    <w:rsid w:val="00863B3F"/>
    <w:rsid w:val="008649A2"/>
    <w:rsid w:val="008649D9"/>
    <w:rsid w:val="00864F6B"/>
    <w:rsid w:val="00865195"/>
    <w:rsid w:val="00865615"/>
    <w:rsid w:val="0086564A"/>
    <w:rsid w:val="00865D9E"/>
    <w:rsid w:val="00865EF3"/>
    <w:rsid w:val="008660DA"/>
    <w:rsid w:val="008662B0"/>
    <w:rsid w:val="008662BD"/>
    <w:rsid w:val="008665C1"/>
    <w:rsid w:val="00866EAB"/>
    <w:rsid w:val="0087018B"/>
    <w:rsid w:val="008707B2"/>
    <w:rsid w:val="00871100"/>
    <w:rsid w:val="00871AB9"/>
    <w:rsid w:val="008727DD"/>
    <w:rsid w:val="00872880"/>
    <w:rsid w:val="00872D79"/>
    <w:rsid w:val="00872FC4"/>
    <w:rsid w:val="00873F66"/>
    <w:rsid w:val="00874376"/>
    <w:rsid w:val="00874B01"/>
    <w:rsid w:val="00876009"/>
    <w:rsid w:val="00876704"/>
    <w:rsid w:val="008768B6"/>
    <w:rsid w:val="00876E8A"/>
    <w:rsid w:val="00877570"/>
    <w:rsid w:val="008776A8"/>
    <w:rsid w:val="008778CA"/>
    <w:rsid w:val="00877DBC"/>
    <w:rsid w:val="008801EA"/>
    <w:rsid w:val="00880204"/>
    <w:rsid w:val="00880D73"/>
    <w:rsid w:val="00880DD6"/>
    <w:rsid w:val="008817B6"/>
    <w:rsid w:val="00882657"/>
    <w:rsid w:val="008829D2"/>
    <w:rsid w:val="00882DA6"/>
    <w:rsid w:val="00882FE8"/>
    <w:rsid w:val="00883A3B"/>
    <w:rsid w:val="00883A52"/>
    <w:rsid w:val="00883BE3"/>
    <w:rsid w:val="00883D22"/>
    <w:rsid w:val="00883E5A"/>
    <w:rsid w:val="008849C3"/>
    <w:rsid w:val="00884C88"/>
    <w:rsid w:val="008859CD"/>
    <w:rsid w:val="00885B08"/>
    <w:rsid w:val="00885B65"/>
    <w:rsid w:val="00886934"/>
    <w:rsid w:val="00886FC2"/>
    <w:rsid w:val="008879B7"/>
    <w:rsid w:val="008879CD"/>
    <w:rsid w:val="00887FD9"/>
    <w:rsid w:val="008900B1"/>
    <w:rsid w:val="00890864"/>
    <w:rsid w:val="00890C12"/>
    <w:rsid w:val="00890F36"/>
    <w:rsid w:val="00891C12"/>
    <w:rsid w:val="0089246A"/>
    <w:rsid w:val="0089315D"/>
    <w:rsid w:val="00893524"/>
    <w:rsid w:val="00893743"/>
    <w:rsid w:val="008937B9"/>
    <w:rsid w:val="00893BBD"/>
    <w:rsid w:val="00893C9D"/>
    <w:rsid w:val="00893D63"/>
    <w:rsid w:val="0089434E"/>
    <w:rsid w:val="008945A2"/>
    <w:rsid w:val="008945C2"/>
    <w:rsid w:val="00894755"/>
    <w:rsid w:val="00894E6D"/>
    <w:rsid w:val="00894FD0"/>
    <w:rsid w:val="00895A22"/>
    <w:rsid w:val="00895B70"/>
    <w:rsid w:val="008963EF"/>
    <w:rsid w:val="00896BBD"/>
    <w:rsid w:val="0089770E"/>
    <w:rsid w:val="00897928"/>
    <w:rsid w:val="00897B3F"/>
    <w:rsid w:val="008A0231"/>
    <w:rsid w:val="008A0D47"/>
    <w:rsid w:val="008A0E8D"/>
    <w:rsid w:val="008A100F"/>
    <w:rsid w:val="008A1864"/>
    <w:rsid w:val="008A2050"/>
    <w:rsid w:val="008A267E"/>
    <w:rsid w:val="008A2A72"/>
    <w:rsid w:val="008A2BD3"/>
    <w:rsid w:val="008A369D"/>
    <w:rsid w:val="008A379F"/>
    <w:rsid w:val="008A3A34"/>
    <w:rsid w:val="008A3F40"/>
    <w:rsid w:val="008A401F"/>
    <w:rsid w:val="008A4386"/>
    <w:rsid w:val="008A4808"/>
    <w:rsid w:val="008A4A2F"/>
    <w:rsid w:val="008A501F"/>
    <w:rsid w:val="008A5D29"/>
    <w:rsid w:val="008A5D5A"/>
    <w:rsid w:val="008A5EFF"/>
    <w:rsid w:val="008A692C"/>
    <w:rsid w:val="008A6AEC"/>
    <w:rsid w:val="008A70E0"/>
    <w:rsid w:val="008A7182"/>
    <w:rsid w:val="008A7F09"/>
    <w:rsid w:val="008B0131"/>
    <w:rsid w:val="008B021C"/>
    <w:rsid w:val="008B02CF"/>
    <w:rsid w:val="008B12E9"/>
    <w:rsid w:val="008B19E0"/>
    <w:rsid w:val="008B1A68"/>
    <w:rsid w:val="008B2576"/>
    <w:rsid w:val="008B26AC"/>
    <w:rsid w:val="008B27E3"/>
    <w:rsid w:val="008B30F1"/>
    <w:rsid w:val="008B35CE"/>
    <w:rsid w:val="008B372A"/>
    <w:rsid w:val="008B40CE"/>
    <w:rsid w:val="008B4C56"/>
    <w:rsid w:val="008B4D36"/>
    <w:rsid w:val="008B6A8F"/>
    <w:rsid w:val="008B743C"/>
    <w:rsid w:val="008B7461"/>
    <w:rsid w:val="008B7533"/>
    <w:rsid w:val="008B7896"/>
    <w:rsid w:val="008C12FB"/>
    <w:rsid w:val="008C1E8C"/>
    <w:rsid w:val="008C1F3B"/>
    <w:rsid w:val="008C20CE"/>
    <w:rsid w:val="008C2838"/>
    <w:rsid w:val="008C2FDB"/>
    <w:rsid w:val="008C306F"/>
    <w:rsid w:val="008C3326"/>
    <w:rsid w:val="008C3C23"/>
    <w:rsid w:val="008C3C7C"/>
    <w:rsid w:val="008C416D"/>
    <w:rsid w:val="008C49DD"/>
    <w:rsid w:val="008C5294"/>
    <w:rsid w:val="008C53E8"/>
    <w:rsid w:val="008C5714"/>
    <w:rsid w:val="008C635E"/>
    <w:rsid w:val="008C6906"/>
    <w:rsid w:val="008C700F"/>
    <w:rsid w:val="008C7CA0"/>
    <w:rsid w:val="008D0E6B"/>
    <w:rsid w:val="008D1126"/>
    <w:rsid w:val="008D11DE"/>
    <w:rsid w:val="008D1308"/>
    <w:rsid w:val="008D192C"/>
    <w:rsid w:val="008D19E1"/>
    <w:rsid w:val="008D2142"/>
    <w:rsid w:val="008D2341"/>
    <w:rsid w:val="008D28C0"/>
    <w:rsid w:val="008D2A85"/>
    <w:rsid w:val="008D33D7"/>
    <w:rsid w:val="008D33F3"/>
    <w:rsid w:val="008D3EEB"/>
    <w:rsid w:val="008D40CE"/>
    <w:rsid w:val="008D49D2"/>
    <w:rsid w:val="008D4BC5"/>
    <w:rsid w:val="008D4F2F"/>
    <w:rsid w:val="008D51DF"/>
    <w:rsid w:val="008D5531"/>
    <w:rsid w:val="008D55BF"/>
    <w:rsid w:val="008D78B5"/>
    <w:rsid w:val="008E042E"/>
    <w:rsid w:val="008E0596"/>
    <w:rsid w:val="008E0A4C"/>
    <w:rsid w:val="008E1A95"/>
    <w:rsid w:val="008E1C3A"/>
    <w:rsid w:val="008E1CFE"/>
    <w:rsid w:val="008E1DFA"/>
    <w:rsid w:val="008E1FCA"/>
    <w:rsid w:val="008E263B"/>
    <w:rsid w:val="008E2788"/>
    <w:rsid w:val="008E2F1A"/>
    <w:rsid w:val="008E3CBA"/>
    <w:rsid w:val="008E3DC6"/>
    <w:rsid w:val="008E3FD1"/>
    <w:rsid w:val="008E41AB"/>
    <w:rsid w:val="008E4341"/>
    <w:rsid w:val="008E477B"/>
    <w:rsid w:val="008E49BD"/>
    <w:rsid w:val="008E4AC3"/>
    <w:rsid w:val="008E4AE0"/>
    <w:rsid w:val="008E4C78"/>
    <w:rsid w:val="008E5221"/>
    <w:rsid w:val="008E5801"/>
    <w:rsid w:val="008E5A52"/>
    <w:rsid w:val="008E5AA3"/>
    <w:rsid w:val="008E5B27"/>
    <w:rsid w:val="008E5D4A"/>
    <w:rsid w:val="008E669F"/>
    <w:rsid w:val="008E6C76"/>
    <w:rsid w:val="008E6E12"/>
    <w:rsid w:val="008E73C0"/>
    <w:rsid w:val="008E7C98"/>
    <w:rsid w:val="008F0116"/>
    <w:rsid w:val="008F0E8F"/>
    <w:rsid w:val="008F13BF"/>
    <w:rsid w:val="008F2689"/>
    <w:rsid w:val="008F32FB"/>
    <w:rsid w:val="008F3B00"/>
    <w:rsid w:val="008F415F"/>
    <w:rsid w:val="008F445B"/>
    <w:rsid w:val="008F44D6"/>
    <w:rsid w:val="008F4777"/>
    <w:rsid w:val="008F4E78"/>
    <w:rsid w:val="008F5070"/>
    <w:rsid w:val="008F600A"/>
    <w:rsid w:val="008F6A67"/>
    <w:rsid w:val="008F6ABB"/>
    <w:rsid w:val="008F6DB2"/>
    <w:rsid w:val="008F7041"/>
    <w:rsid w:val="008F71A7"/>
    <w:rsid w:val="008F7883"/>
    <w:rsid w:val="008F7C0E"/>
    <w:rsid w:val="008F7C93"/>
    <w:rsid w:val="009000C0"/>
    <w:rsid w:val="0090051D"/>
    <w:rsid w:val="00900A14"/>
    <w:rsid w:val="0090108F"/>
    <w:rsid w:val="00901214"/>
    <w:rsid w:val="0090147F"/>
    <w:rsid w:val="00901BA7"/>
    <w:rsid w:val="0090208F"/>
    <w:rsid w:val="009020A7"/>
    <w:rsid w:val="00903045"/>
    <w:rsid w:val="009038ED"/>
    <w:rsid w:val="00903E89"/>
    <w:rsid w:val="009041E8"/>
    <w:rsid w:val="009044BB"/>
    <w:rsid w:val="009048EE"/>
    <w:rsid w:val="00904E83"/>
    <w:rsid w:val="00905B99"/>
    <w:rsid w:val="00906368"/>
    <w:rsid w:val="00906C01"/>
    <w:rsid w:val="0090724D"/>
    <w:rsid w:val="009076F5"/>
    <w:rsid w:val="00907E3C"/>
    <w:rsid w:val="00910486"/>
    <w:rsid w:val="00910A53"/>
    <w:rsid w:val="00910CAF"/>
    <w:rsid w:val="009125B5"/>
    <w:rsid w:val="00912699"/>
    <w:rsid w:val="00912A6D"/>
    <w:rsid w:val="00914AE6"/>
    <w:rsid w:val="00914B4D"/>
    <w:rsid w:val="00914D4D"/>
    <w:rsid w:val="00915101"/>
    <w:rsid w:val="009151A3"/>
    <w:rsid w:val="0091535F"/>
    <w:rsid w:val="009157CA"/>
    <w:rsid w:val="009158BD"/>
    <w:rsid w:val="00915DB1"/>
    <w:rsid w:val="00916CFD"/>
    <w:rsid w:val="0092046C"/>
    <w:rsid w:val="0092065E"/>
    <w:rsid w:val="0092190F"/>
    <w:rsid w:val="00921D3A"/>
    <w:rsid w:val="0092213D"/>
    <w:rsid w:val="00922437"/>
    <w:rsid w:val="009227F8"/>
    <w:rsid w:val="00922ADA"/>
    <w:rsid w:val="009232B0"/>
    <w:rsid w:val="009232DD"/>
    <w:rsid w:val="009234B0"/>
    <w:rsid w:val="00924827"/>
    <w:rsid w:val="0092508C"/>
    <w:rsid w:val="00925303"/>
    <w:rsid w:val="00925619"/>
    <w:rsid w:val="009262A2"/>
    <w:rsid w:val="00926782"/>
    <w:rsid w:val="009275C5"/>
    <w:rsid w:val="00927BB4"/>
    <w:rsid w:val="009312E6"/>
    <w:rsid w:val="009316D3"/>
    <w:rsid w:val="0093176C"/>
    <w:rsid w:val="00932285"/>
    <w:rsid w:val="00932794"/>
    <w:rsid w:val="00933232"/>
    <w:rsid w:val="009334D8"/>
    <w:rsid w:val="00933BE3"/>
    <w:rsid w:val="00933D0E"/>
    <w:rsid w:val="00933F6A"/>
    <w:rsid w:val="009349B5"/>
    <w:rsid w:val="00934E69"/>
    <w:rsid w:val="0093500B"/>
    <w:rsid w:val="00935882"/>
    <w:rsid w:val="00935D12"/>
    <w:rsid w:val="009361ED"/>
    <w:rsid w:val="009370B1"/>
    <w:rsid w:val="00937623"/>
    <w:rsid w:val="00937732"/>
    <w:rsid w:val="00937ECB"/>
    <w:rsid w:val="0094030A"/>
    <w:rsid w:val="009405B5"/>
    <w:rsid w:val="00941198"/>
    <w:rsid w:val="00941AA4"/>
    <w:rsid w:val="00942855"/>
    <w:rsid w:val="00942A2B"/>
    <w:rsid w:val="0094307F"/>
    <w:rsid w:val="009430D9"/>
    <w:rsid w:val="00943509"/>
    <w:rsid w:val="00943C7C"/>
    <w:rsid w:val="00944193"/>
    <w:rsid w:val="00944C9E"/>
    <w:rsid w:val="00944E9E"/>
    <w:rsid w:val="00944F0D"/>
    <w:rsid w:val="00945343"/>
    <w:rsid w:val="009455FC"/>
    <w:rsid w:val="00945C68"/>
    <w:rsid w:val="00946852"/>
    <w:rsid w:val="00946DDC"/>
    <w:rsid w:val="009477DE"/>
    <w:rsid w:val="00947FBC"/>
    <w:rsid w:val="00950736"/>
    <w:rsid w:val="00950D52"/>
    <w:rsid w:val="009510C4"/>
    <w:rsid w:val="00951B10"/>
    <w:rsid w:val="009522C8"/>
    <w:rsid w:val="00952F35"/>
    <w:rsid w:val="00953072"/>
    <w:rsid w:val="00953806"/>
    <w:rsid w:val="00953D4E"/>
    <w:rsid w:val="009541C5"/>
    <w:rsid w:val="009543B4"/>
    <w:rsid w:val="00954437"/>
    <w:rsid w:val="00954D3B"/>
    <w:rsid w:val="00955A0B"/>
    <w:rsid w:val="009563F5"/>
    <w:rsid w:val="009564D0"/>
    <w:rsid w:val="00956CAB"/>
    <w:rsid w:val="00956E29"/>
    <w:rsid w:val="0095745F"/>
    <w:rsid w:val="009604A1"/>
    <w:rsid w:val="00960A41"/>
    <w:rsid w:val="00960A46"/>
    <w:rsid w:val="00960DFA"/>
    <w:rsid w:val="00960E54"/>
    <w:rsid w:val="00961C19"/>
    <w:rsid w:val="00961FCB"/>
    <w:rsid w:val="0096204E"/>
    <w:rsid w:val="0096225B"/>
    <w:rsid w:val="00962754"/>
    <w:rsid w:val="00962B2B"/>
    <w:rsid w:val="00962FAE"/>
    <w:rsid w:val="0096377D"/>
    <w:rsid w:val="00964968"/>
    <w:rsid w:val="00964C05"/>
    <w:rsid w:val="00964C52"/>
    <w:rsid w:val="009650DE"/>
    <w:rsid w:val="0096513F"/>
    <w:rsid w:val="009660A7"/>
    <w:rsid w:val="00966E21"/>
    <w:rsid w:val="00966FD9"/>
    <w:rsid w:val="0096793A"/>
    <w:rsid w:val="009679FD"/>
    <w:rsid w:val="00967A5F"/>
    <w:rsid w:val="00967AAF"/>
    <w:rsid w:val="0097038E"/>
    <w:rsid w:val="0097086F"/>
    <w:rsid w:val="0097175B"/>
    <w:rsid w:val="009717E1"/>
    <w:rsid w:val="0097193F"/>
    <w:rsid w:val="00972D54"/>
    <w:rsid w:val="00972E8D"/>
    <w:rsid w:val="009731C4"/>
    <w:rsid w:val="0097322C"/>
    <w:rsid w:val="009740CC"/>
    <w:rsid w:val="009751FC"/>
    <w:rsid w:val="009755F8"/>
    <w:rsid w:val="00975A77"/>
    <w:rsid w:val="00975EDA"/>
    <w:rsid w:val="00975FEB"/>
    <w:rsid w:val="00976F27"/>
    <w:rsid w:val="00977911"/>
    <w:rsid w:val="00977A91"/>
    <w:rsid w:val="00977C1A"/>
    <w:rsid w:val="009805C4"/>
    <w:rsid w:val="00980BD9"/>
    <w:rsid w:val="00980D06"/>
    <w:rsid w:val="00982194"/>
    <w:rsid w:val="009823B1"/>
    <w:rsid w:val="00982C51"/>
    <w:rsid w:val="00982CC1"/>
    <w:rsid w:val="00982F2D"/>
    <w:rsid w:val="0098313A"/>
    <w:rsid w:val="0098379F"/>
    <w:rsid w:val="00983D3C"/>
    <w:rsid w:val="00983F59"/>
    <w:rsid w:val="00984080"/>
    <w:rsid w:val="00985094"/>
    <w:rsid w:val="00985347"/>
    <w:rsid w:val="00985BA2"/>
    <w:rsid w:val="00985E26"/>
    <w:rsid w:val="00986C76"/>
    <w:rsid w:val="00986CAF"/>
    <w:rsid w:val="00986E05"/>
    <w:rsid w:val="00987ADE"/>
    <w:rsid w:val="00990DE3"/>
    <w:rsid w:val="009924D5"/>
    <w:rsid w:val="00992997"/>
    <w:rsid w:val="00992AB7"/>
    <w:rsid w:val="00992B2F"/>
    <w:rsid w:val="00992EFB"/>
    <w:rsid w:val="009938FF"/>
    <w:rsid w:val="00994B8E"/>
    <w:rsid w:val="00995A09"/>
    <w:rsid w:val="00995A0A"/>
    <w:rsid w:val="009966CA"/>
    <w:rsid w:val="00996783"/>
    <w:rsid w:val="009969E2"/>
    <w:rsid w:val="00996C07"/>
    <w:rsid w:val="00997336"/>
    <w:rsid w:val="009974DA"/>
    <w:rsid w:val="00997920"/>
    <w:rsid w:val="00997A48"/>
    <w:rsid w:val="00997E97"/>
    <w:rsid w:val="009A0704"/>
    <w:rsid w:val="009A0845"/>
    <w:rsid w:val="009A1078"/>
    <w:rsid w:val="009A1D33"/>
    <w:rsid w:val="009A2654"/>
    <w:rsid w:val="009A2A3B"/>
    <w:rsid w:val="009A2FEB"/>
    <w:rsid w:val="009A33C3"/>
    <w:rsid w:val="009A34F8"/>
    <w:rsid w:val="009A3626"/>
    <w:rsid w:val="009A3C09"/>
    <w:rsid w:val="009A3DAE"/>
    <w:rsid w:val="009A4134"/>
    <w:rsid w:val="009A4462"/>
    <w:rsid w:val="009A4525"/>
    <w:rsid w:val="009A4D42"/>
    <w:rsid w:val="009A4E4E"/>
    <w:rsid w:val="009A4EFD"/>
    <w:rsid w:val="009A53C7"/>
    <w:rsid w:val="009A540E"/>
    <w:rsid w:val="009A5461"/>
    <w:rsid w:val="009A60D2"/>
    <w:rsid w:val="009A619F"/>
    <w:rsid w:val="009A72D2"/>
    <w:rsid w:val="009A76CA"/>
    <w:rsid w:val="009A7826"/>
    <w:rsid w:val="009A79F4"/>
    <w:rsid w:val="009A7BA8"/>
    <w:rsid w:val="009B04C6"/>
    <w:rsid w:val="009B2A84"/>
    <w:rsid w:val="009B2B01"/>
    <w:rsid w:val="009B3403"/>
    <w:rsid w:val="009B3529"/>
    <w:rsid w:val="009B3BB4"/>
    <w:rsid w:val="009B3F5A"/>
    <w:rsid w:val="009B43E2"/>
    <w:rsid w:val="009B4829"/>
    <w:rsid w:val="009B51E7"/>
    <w:rsid w:val="009B52A9"/>
    <w:rsid w:val="009B5367"/>
    <w:rsid w:val="009B551C"/>
    <w:rsid w:val="009B5762"/>
    <w:rsid w:val="009B5C28"/>
    <w:rsid w:val="009B6180"/>
    <w:rsid w:val="009B6F74"/>
    <w:rsid w:val="009B7807"/>
    <w:rsid w:val="009B7CD1"/>
    <w:rsid w:val="009B7EE4"/>
    <w:rsid w:val="009C019C"/>
    <w:rsid w:val="009C0FC8"/>
    <w:rsid w:val="009C15FC"/>
    <w:rsid w:val="009C207D"/>
    <w:rsid w:val="009C26E4"/>
    <w:rsid w:val="009C2A21"/>
    <w:rsid w:val="009C3262"/>
    <w:rsid w:val="009C381F"/>
    <w:rsid w:val="009C3B3A"/>
    <w:rsid w:val="009C3CFA"/>
    <w:rsid w:val="009C49BD"/>
    <w:rsid w:val="009C504C"/>
    <w:rsid w:val="009C550E"/>
    <w:rsid w:val="009C6314"/>
    <w:rsid w:val="009C64BD"/>
    <w:rsid w:val="009C724E"/>
    <w:rsid w:val="009D0832"/>
    <w:rsid w:val="009D091F"/>
    <w:rsid w:val="009D0A9F"/>
    <w:rsid w:val="009D0F4E"/>
    <w:rsid w:val="009D132B"/>
    <w:rsid w:val="009D1C42"/>
    <w:rsid w:val="009D1D2E"/>
    <w:rsid w:val="009D2898"/>
    <w:rsid w:val="009D3773"/>
    <w:rsid w:val="009D46A5"/>
    <w:rsid w:val="009D4C41"/>
    <w:rsid w:val="009D5246"/>
    <w:rsid w:val="009D52B7"/>
    <w:rsid w:val="009D601A"/>
    <w:rsid w:val="009D606E"/>
    <w:rsid w:val="009D607B"/>
    <w:rsid w:val="009D6622"/>
    <w:rsid w:val="009D68F7"/>
    <w:rsid w:val="009D6AE8"/>
    <w:rsid w:val="009D6DC6"/>
    <w:rsid w:val="009D718B"/>
    <w:rsid w:val="009D79AA"/>
    <w:rsid w:val="009D7E53"/>
    <w:rsid w:val="009E0185"/>
    <w:rsid w:val="009E076E"/>
    <w:rsid w:val="009E080B"/>
    <w:rsid w:val="009E0B0C"/>
    <w:rsid w:val="009E11B8"/>
    <w:rsid w:val="009E13C9"/>
    <w:rsid w:val="009E1A5A"/>
    <w:rsid w:val="009E1BA4"/>
    <w:rsid w:val="009E1F36"/>
    <w:rsid w:val="009E2137"/>
    <w:rsid w:val="009E28B8"/>
    <w:rsid w:val="009E2C1E"/>
    <w:rsid w:val="009E3627"/>
    <w:rsid w:val="009E3A75"/>
    <w:rsid w:val="009E3D48"/>
    <w:rsid w:val="009E4798"/>
    <w:rsid w:val="009E5452"/>
    <w:rsid w:val="009E5D76"/>
    <w:rsid w:val="009E5E00"/>
    <w:rsid w:val="009E6BB5"/>
    <w:rsid w:val="009E70A7"/>
    <w:rsid w:val="009E73FB"/>
    <w:rsid w:val="009E7402"/>
    <w:rsid w:val="009E743A"/>
    <w:rsid w:val="009E75C2"/>
    <w:rsid w:val="009E7C8B"/>
    <w:rsid w:val="009E7DFC"/>
    <w:rsid w:val="009F010E"/>
    <w:rsid w:val="009F0FE7"/>
    <w:rsid w:val="009F149E"/>
    <w:rsid w:val="009F29CF"/>
    <w:rsid w:val="009F3405"/>
    <w:rsid w:val="009F35F9"/>
    <w:rsid w:val="009F3E7A"/>
    <w:rsid w:val="009F4088"/>
    <w:rsid w:val="009F4936"/>
    <w:rsid w:val="009F4E62"/>
    <w:rsid w:val="009F684C"/>
    <w:rsid w:val="009F684F"/>
    <w:rsid w:val="009F689B"/>
    <w:rsid w:val="009F6C73"/>
    <w:rsid w:val="009F722A"/>
    <w:rsid w:val="009F7494"/>
    <w:rsid w:val="009F76A4"/>
    <w:rsid w:val="009F779C"/>
    <w:rsid w:val="009F77F1"/>
    <w:rsid w:val="00A001A2"/>
    <w:rsid w:val="00A00317"/>
    <w:rsid w:val="00A00723"/>
    <w:rsid w:val="00A010CA"/>
    <w:rsid w:val="00A012BA"/>
    <w:rsid w:val="00A0187A"/>
    <w:rsid w:val="00A022C5"/>
    <w:rsid w:val="00A02715"/>
    <w:rsid w:val="00A02740"/>
    <w:rsid w:val="00A02BA7"/>
    <w:rsid w:val="00A02F09"/>
    <w:rsid w:val="00A03089"/>
    <w:rsid w:val="00A03D41"/>
    <w:rsid w:val="00A04B54"/>
    <w:rsid w:val="00A04ED6"/>
    <w:rsid w:val="00A050CB"/>
    <w:rsid w:val="00A05469"/>
    <w:rsid w:val="00A05CAD"/>
    <w:rsid w:val="00A060A4"/>
    <w:rsid w:val="00A06164"/>
    <w:rsid w:val="00A066F9"/>
    <w:rsid w:val="00A0729F"/>
    <w:rsid w:val="00A07301"/>
    <w:rsid w:val="00A073EF"/>
    <w:rsid w:val="00A10E51"/>
    <w:rsid w:val="00A11179"/>
    <w:rsid w:val="00A11515"/>
    <w:rsid w:val="00A1152B"/>
    <w:rsid w:val="00A116C0"/>
    <w:rsid w:val="00A118AB"/>
    <w:rsid w:val="00A118C3"/>
    <w:rsid w:val="00A11BC2"/>
    <w:rsid w:val="00A126F1"/>
    <w:rsid w:val="00A138F5"/>
    <w:rsid w:val="00A13A33"/>
    <w:rsid w:val="00A141CE"/>
    <w:rsid w:val="00A14CE5"/>
    <w:rsid w:val="00A14F38"/>
    <w:rsid w:val="00A14FE0"/>
    <w:rsid w:val="00A150FA"/>
    <w:rsid w:val="00A15107"/>
    <w:rsid w:val="00A154F6"/>
    <w:rsid w:val="00A156DE"/>
    <w:rsid w:val="00A1641A"/>
    <w:rsid w:val="00A16655"/>
    <w:rsid w:val="00A16C74"/>
    <w:rsid w:val="00A16D66"/>
    <w:rsid w:val="00A17642"/>
    <w:rsid w:val="00A179A4"/>
    <w:rsid w:val="00A17A46"/>
    <w:rsid w:val="00A17B2A"/>
    <w:rsid w:val="00A20223"/>
    <w:rsid w:val="00A204D0"/>
    <w:rsid w:val="00A20643"/>
    <w:rsid w:val="00A20A9E"/>
    <w:rsid w:val="00A21AEC"/>
    <w:rsid w:val="00A21D14"/>
    <w:rsid w:val="00A22661"/>
    <w:rsid w:val="00A22E0B"/>
    <w:rsid w:val="00A230EE"/>
    <w:rsid w:val="00A24A2A"/>
    <w:rsid w:val="00A2549E"/>
    <w:rsid w:val="00A259FF"/>
    <w:rsid w:val="00A25B24"/>
    <w:rsid w:val="00A25BEE"/>
    <w:rsid w:val="00A26001"/>
    <w:rsid w:val="00A26153"/>
    <w:rsid w:val="00A262B5"/>
    <w:rsid w:val="00A2646A"/>
    <w:rsid w:val="00A27961"/>
    <w:rsid w:val="00A30155"/>
    <w:rsid w:val="00A309FA"/>
    <w:rsid w:val="00A30E5F"/>
    <w:rsid w:val="00A310C6"/>
    <w:rsid w:val="00A320F9"/>
    <w:rsid w:val="00A322E6"/>
    <w:rsid w:val="00A32B0A"/>
    <w:rsid w:val="00A33156"/>
    <w:rsid w:val="00A3346B"/>
    <w:rsid w:val="00A3405A"/>
    <w:rsid w:val="00A34253"/>
    <w:rsid w:val="00A35D4C"/>
    <w:rsid w:val="00A3633F"/>
    <w:rsid w:val="00A36980"/>
    <w:rsid w:val="00A37422"/>
    <w:rsid w:val="00A37D7D"/>
    <w:rsid w:val="00A4031B"/>
    <w:rsid w:val="00A4111F"/>
    <w:rsid w:val="00A416FF"/>
    <w:rsid w:val="00A418F8"/>
    <w:rsid w:val="00A41C79"/>
    <w:rsid w:val="00A41C9C"/>
    <w:rsid w:val="00A41DD9"/>
    <w:rsid w:val="00A4232F"/>
    <w:rsid w:val="00A43279"/>
    <w:rsid w:val="00A4330B"/>
    <w:rsid w:val="00A43B29"/>
    <w:rsid w:val="00A43D2C"/>
    <w:rsid w:val="00A43E37"/>
    <w:rsid w:val="00A444CA"/>
    <w:rsid w:val="00A44D40"/>
    <w:rsid w:val="00A455B3"/>
    <w:rsid w:val="00A459B7"/>
    <w:rsid w:val="00A459BD"/>
    <w:rsid w:val="00A462CF"/>
    <w:rsid w:val="00A46BB3"/>
    <w:rsid w:val="00A471EF"/>
    <w:rsid w:val="00A4758A"/>
    <w:rsid w:val="00A476C6"/>
    <w:rsid w:val="00A4772E"/>
    <w:rsid w:val="00A47E4C"/>
    <w:rsid w:val="00A503A9"/>
    <w:rsid w:val="00A5071E"/>
    <w:rsid w:val="00A50964"/>
    <w:rsid w:val="00A50B3F"/>
    <w:rsid w:val="00A51171"/>
    <w:rsid w:val="00A51362"/>
    <w:rsid w:val="00A51AB5"/>
    <w:rsid w:val="00A51D72"/>
    <w:rsid w:val="00A51D98"/>
    <w:rsid w:val="00A5214A"/>
    <w:rsid w:val="00A52812"/>
    <w:rsid w:val="00A52874"/>
    <w:rsid w:val="00A5329D"/>
    <w:rsid w:val="00A54936"/>
    <w:rsid w:val="00A556EB"/>
    <w:rsid w:val="00A56392"/>
    <w:rsid w:val="00A5675B"/>
    <w:rsid w:val="00A56AD8"/>
    <w:rsid w:val="00A56E64"/>
    <w:rsid w:val="00A60B1C"/>
    <w:rsid w:val="00A6131F"/>
    <w:rsid w:val="00A614F7"/>
    <w:rsid w:val="00A618DB"/>
    <w:rsid w:val="00A61D82"/>
    <w:rsid w:val="00A62373"/>
    <w:rsid w:val="00A624AF"/>
    <w:rsid w:val="00A629E3"/>
    <w:rsid w:val="00A63102"/>
    <w:rsid w:val="00A63CA1"/>
    <w:rsid w:val="00A65DC3"/>
    <w:rsid w:val="00A66140"/>
    <w:rsid w:val="00A66C5C"/>
    <w:rsid w:val="00A66E66"/>
    <w:rsid w:val="00A670B8"/>
    <w:rsid w:val="00A671AF"/>
    <w:rsid w:val="00A67BC6"/>
    <w:rsid w:val="00A67F6C"/>
    <w:rsid w:val="00A702A5"/>
    <w:rsid w:val="00A709B0"/>
    <w:rsid w:val="00A70B54"/>
    <w:rsid w:val="00A720F8"/>
    <w:rsid w:val="00A7231D"/>
    <w:rsid w:val="00A72524"/>
    <w:rsid w:val="00A726E0"/>
    <w:rsid w:val="00A72C86"/>
    <w:rsid w:val="00A72FAA"/>
    <w:rsid w:val="00A73897"/>
    <w:rsid w:val="00A73E44"/>
    <w:rsid w:val="00A743A0"/>
    <w:rsid w:val="00A745B7"/>
    <w:rsid w:val="00A7487E"/>
    <w:rsid w:val="00A758A6"/>
    <w:rsid w:val="00A76A08"/>
    <w:rsid w:val="00A777B1"/>
    <w:rsid w:val="00A77C7C"/>
    <w:rsid w:val="00A806D9"/>
    <w:rsid w:val="00A80915"/>
    <w:rsid w:val="00A819A1"/>
    <w:rsid w:val="00A81C52"/>
    <w:rsid w:val="00A81F16"/>
    <w:rsid w:val="00A83F83"/>
    <w:rsid w:val="00A84945"/>
    <w:rsid w:val="00A84B2B"/>
    <w:rsid w:val="00A84D6B"/>
    <w:rsid w:val="00A84E95"/>
    <w:rsid w:val="00A85489"/>
    <w:rsid w:val="00A8703C"/>
    <w:rsid w:val="00A87231"/>
    <w:rsid w:val="00A8768B"/>
    <w:rsid w:val="00A878C3"/>
    <w:rsid w:val="00A87D92"/>
    <w:rsid w:val="00A90122"/>
    <w:rsid w:val="00A90D3B"/>
    <w:rsid w:val="00A916F9"/>
    <w:rsid w:val="00A91B0B"/>
    <w:rsid w:val="00A9233E"/>
    <w:rsid w:val="00A92398"/>
    <w:rsid w:val="00A92B31"/>
    <w:rsid w:val="00A93015"/>
    <w:rsid w:val="00A93346"/>
    <w:rsid w:val="00A936CF"/>
    <w:rsid w:val="00A9377A"/>
    <w:rsid w:val="00A94921"/>
    <w:rsid w:val="00A949AC"/>
    <w:rsid w:val="00A95400"/>
    <w:rsid w:val="00A96056"/>
    <w:rsid w:val="00A962D5"/>
    <w:rsid w:val="00A96549"/>
    <w:rsid w:val="00A96FB4"/>
    <w:rsid w:val="00A97501"/>
    <w:rsid w:val="00A9772C"/>
    <w:rsid w:val="00A97E35"/>
    <w:rsid w:val="00AA056D"/>
    <w:rsid w:val="00AA07E7"/>
    <w:rsid w:val="00AA09DB"/>
    <w:rsid w:val="00AA1618"/>
    <w:rsid w:val="00AA166A"/>
    <w:rsid w:val="00AA189A"/>
    <w:rsid w:val="00AA2009"/>
    <w:rsid w:val="00AA20E0"/>
    <w:rsid w:val="00AA212E"/>
    <w:rsid w:val="00AA38A1"/>
    <w:rsid w:val="00AA38CD"/>
    <w:rsid w:val="00AA3ACE"/>
    <w:rsid w:val="00AA3C1A"/>
    <w:rsid w:val="00AA4B2F"/>
    <w:rsid w:val="00AA4DC5"/>
    <w:rsid w:val="00AA54FF"/>
    <w:rsid w:val="00AA5E52"/>
    <w:rsid w:val="00AA6FCE"/>
    <w:rsid w:val="00AA775E"/>
    <w:rsid w:val="00AB05DF"/>
    <w:rsid w:val="00AB082A"/>
    <w:rsid w:val="00AB163C"/>
    <w:rsid w:val="00AB2006"/>
    <w:rsid w:val="00AB2B51"/>
    <w:rsid w:val="00AB2C19"/>
    <w:rsid w:val="00AB2DEF"/>
    <w:rsid w:val="00AB3011"/>
    <w:rsid w:val="00AB316A"/>
    <w:rsid w:val="00AB4659"/>
    <w:rsid w:val="00AB4C47"/>
    <w:rsid w:val="00AB4D0D"/>
    <w:rsid w:val="00AB4DC1"/>
    <w:rsid w:val="00AB4F34"/>
    <w:rsid w:val="00AB5030"/>
    <w:rsid w:val="00AB507A"/>
    <w:rsid w:val="00AB5B0B"/>
    <w:rsid w:val="00AB6782"/>
    <w:rsid w:val="00AB68E6"/>
    <w:rsid w:val="00AB6E9A"/>
    <w:rsid w:val="00AC0220"/>
    <w:rsid w:val="00AC0469"/>
    <w:rsid w:val="00AC13D1"/>
    <w:rsid w:val="00AC1678"/>
    <w:rsid w:val="00AC171F"/>
    <w:rsid w:val="00AC263E"/>
    <w:rsid w:val="00AC2DD4"/>
    <w:rsid w:val="00AC2FC5"/>
    <w:rsid w:val="00AC4999"/>
    <w:rsid w:val="00AC4D8D"/>
    <w:rsid w:val="00AC574C"/>
    <w:rsid w:val="00AC5D27"/>
    <w:rsid w:val="00AC6065"/>
    <w:rsid w:val="00AC6DE2"/>
    <w:rsid w:val="00AC6E03"/>
    <w:rsid w:val="00AC6E90"/>
    <w:rsid w:val="00AC6FB4"/>
    <w:rsid w:val="00AC7033"/>
    <w:rsid w:val="00AC713D"/>
    <w:rsid w:val="00AC78C6"/>
    <w:rsid w:val="00AC7F1D"/>
    <w:rsid w:val="00AD1CA4"/>
    <w:rsid w:val="00AD1DFE"/>
    <w:rsid w:val="00AD23C2"/>
    <w:rsid w:val="00AD242B"/>
    <w:rsid w:val="00AD256E"/>
    <w:rsid w:val="00AD2897"/>
    <w:rsid w:val="00AD3003"/>
    <w:rsid w:val="00AD3DB8"/>
    <w:rsid w:val="00AD40E1"/>
    <w:rsid w:val="00AD4E6F"/>
    <w:rsid w:val="00AD5681"/>
    <w:rsid w:val="00AD5724"/>
    <w:rsid w:val="00AD5BBD"/>
    <w:rsid w:val="00AD767F"/>
    <w:rsid w:val="00AE0296"/>
    <w:rsid w:val="00AE031F"/>
    <w:rsid w:val="00AE0463"/>
    <w:rsid w:val="00AE0AAB"/>
    <w:rsid w:val="00AE0BC9"/>
    <w:rsid w:val="00AE1447"/>
    <w:rsid w:val="00AE353E"/>
    <w:rsid w:val="00AE36B5"/>
    <w:rsid w:val="00AE3A9A"/>
    <w:rsid w:val="00AE40FC"/>
    <w:rsid w:val="00AE417C"/>
    <w:rsid w:val="00AE43AA"/>
    <w:rsid w:val="00AE4A8D"/>
    <w:rsid w:val="00AE4B47"/>
    <w:rsid w:val="00AE4BA0"/>
    <w:rsid w:val="00AE5482"/>
    <w:rsid w:val="00AE5D78"/>
    <w:rsid w:val="00AE648B"/>
    <w:rsid w:val="00AE6CB5"/>
    <w:rsid w:val="00AF08B8"/>
    <w:rsid w:val="00AF0B10"/>
    <w:rsid w:val="00AF0B57"/>
    <w:rsid w:val="00AF1698"/>
    <w:rsid w:val="00AF1CD7"/>
    <w:rsid w:val="00AF241E"/>
    <w:rsid w:val="00AF264B"/>
    <w:rsid w:val="00AF29E5"/>
    <w:rsid w:val="00AF2BEC"/>
    <w:rsid w:val="00AF34CA"/>
    <w:rsid w:val="00AF3A97"/>
    <w:rsid w:val="00AF3C5F"/>
    <w:rsid w:val="00AF4115"/>
    <w:rsid w:val="00AF4167"/>
    <w:rsid w:val="00AF4848"/>
    <w:rsid w:val="00AF5788"/>
    <w:rsid w:val="00AF5B49"/>
    <w:rsid w:val="00AF6066"/>
    <w:rsid w:val="00AF655C"/>
    <w:rsid w:val="00AF678D"/>
    <w:rsid w:val="00AF6EF2"/>
    <w:rsid w:val="00AF799D"/>
    <w:rsid w:val="00AF79E3"/>
    <w:rsid w:val="00AF7B7A"/>
    <w:rsid w:val="00AF7BAB"/>
    <w:rsid w:val="00AF7E71"/>
    <w:rsid w:val="00B007EA"/>
    <w:rsid w:val="00B0119A"/>
    <w:rsid w:val="00B013BA"/>
    <w:rsid w:val="00B018E0"/>
    <w:rsid w:val="00B018E4"/>
    <w:rsid w:val="00B01D4D"/>
    <w:rsid w:val="00B01EA2"/>
    <w:rsid w:val="00B02330"/>
    <w:rsid w:val="00B02784"/>
    <w:rsid w:val="00B02F95"/>
    <w:rsid w:val="00B03736"/>
    <w:rsid w:val="00B03F00"/>
    <w:rsid w:val="00B04068"/>
    <w:rsid w:val="00B04097"/>
    <w:rsid w:val="00B04128"/>
    <w:rsid w:val="00B049E0"/>
    <w:rsid w:val="00B0692E"/>
    <w:rsid w:val="00B0694F"/>
    <w:rsid w:val="00B0699A"/>
    <w:rsid w:val="00B07561"/>
    <w:rsid w:val="00B10507"/>
    <w:rsid w:val="00B10F9E"/>
    <w:rsid w:val="00B11A0D"/>
    <w:rsid w:val="00B12BAA"/>
    <w:rsid w:val="00B12CA4"/>
    <w:rsid w:val="00B13241"/>
    <w:rsid w:val="00B135A0"/>
    <w:rsid w:val="00B13D9D"/>
    <w:rsid w:val="00B14A57"/>
    <w:rsid w:val="00B14CF8"/>
    <w:rsid w:val="00B14EE4"/>
    <w:rsid w:val="00B15456"/>
    <w:rsid w:val="00B1552D"/>
    <w:rsid w:val="00B1602D"/>
    <w:rsid w:val="00B16237"/>
    <w:rsid w:val="00B16B87"/>
    <w:rsid w:val="00B16EEB"/>
    <w:rsid w:val="00B17537"/>
    <w:rsid w:val="00B178A2"/>
    <w:rsid w:val="00B20065"/>
    <w:rsid w:val="00B207EC"/>
    <w:rsid w:val="00B20A22"/>
    <w:rsid w:val="00B20F91"/>
    <w:rsid w:val="00B21196"/>
    <w:rsid w:val="00B2200D"/>
    <w:rsid w:val="00B22143"/>
    <w:rsid w:val="00B22435"/>
    <w:rsid w:val="00B2360A"/>
    <w:rsid w:val="00B23B02"/>
    <w:rsid w:val="00B23FB9"/>
    <w:rsid w:val="00B24C1D"/>
    <w:rsid w:val="00B2531E"/>
    <w:rsid w:val="00B25674"/>
    <w:rsid w:val="00B25EB5"/>
    <w:rsid w:val="00B26E3D"/>
    <w:rsid w:val="00B27135"/>
    <w:rsid w:val="00B276D2"/>
    <w:rsid w:val="00B27A66"/>
    <w:rsid w:val="00B30B03"/>
    <w:rsid w:val="00B31724"/>
    <w:rsid w:val="00B3175A"/>
    <w:rsid w:val="00B31BDE"/>
    <w:rsid w:val="00B3277E"/>
    <w:rsid w:val="00B32A3E"/>
    <w:rsid w:val="00B32E09"/>
    <w:rsid w:val="00B3323A"/>
    <w:rsid w:val="00B345F7"/>
    <w:rsid w:val="00B358D1"/>
    <w:rsid w:val="00B36680"/>
    <w:rsid w:val="00B367FD"/>
    <w:rsid w:val="00B3691F"/>
    <w:rsid w:val="00B36BDC"/>
    <w:rsid w:val="00B37279"/>
    <w:rsid w:val="00B37441"/>
    <w:rsid w:val="00B403AD"/>
    <w:rsid w:val="00B40CC0"/>
    <w:rsid w:val="00B413AA"/>
    <w:rsid w:val="00B42332"/>
    <w:rsid w:val="00B42DB4"/>
    <w:rsid w:val="00B43314"/>
    <w:rsid w:val="00B43384"/>
    <w:rsid w:val="00B4402B"/>
    <w:rsid w:val="00B4492C"/>
    <w:rsid w:val="00B46ADF"/>
    <w:rsid w:val="00B46DEC"/>
    <w:rsid w:val="00B478BD"/>
    <w:rsid w:val="00B47C9D"/>
    <w:rsid w:val="00B50A00"/>
    <w:rsid w:val="00B5180E"/>
    <w:rsid w:val="00B51ABD"/>
    <w:rsid w:val="00B531B6"/>
    <w:rsid w:val="00B5327F"/>
    <w:rsid w:val="00B54AF3"/>
    <w:rsid w:val="00B55456"/>
    <w:rsid w:val="00B556E2"/>
    <w:rsid w:val="00B5599A"/>
    <w:rsid w:val="00B55FC3"/>
    <w:rsid w:val="00B563B4"/>
    <w:rsid w:val="00B56D76"/>
    <w:rsid w:val="00B56FA8"/>
    <w:rsid w:val="00B56FED"/>
    <w:rsid w:val="00B571A5"/>
    <w:rsid w:val="00B572D4"/>
    <w:rsid w:val="00B577A6"/>
    <w:rsid w:val="00B5780F"/>
    <w:rsid w:val="00B57A42"/>
    <w:rsid w:val="00B604A2"/>
    <w:rsid w:val="00B60FC6"/>
    <w:rsid w:val="00B61520"/>
    <w:rsid w:val="00B62153"/>
    <w:rsid w:val="00B624E7"/>
    <w:rsid w:val="00B628D2"/>
    <w:rsid w:val="00B62E7E"/>
    <w:rsid w:val="00B63120"/>
    <w:rsid w:val="00B636F3"/>
    <w:rsid w:val="00B64764"/>
    <w:rsid w:val="00B64C55"/>
    <w:rsid w:val="00B65721"/>
    <w:rsid w:val="00B65883"/>
    <w:rsid w:val="00B6606E"/>
    <w:rsid w:val="00B66617"/>
    <w:rsid w:val="00B6692B"/>
    <w:rsid w:val="00B6699D"/>
    <w:rsid w:val="00B671F0"/>
    <w:rsid w:val="00B67886"/>
    <w:rsid w:val="00B67BB9"/>
    <w:rsid w:val="00B70315"/>
    <w:rsid w:val="00B70722"/>
    <w:rsid w:val="00B7083E"/>
    <w:rsid w:val="00B7095D"/>
    <w:rsid w:val="00B70BF6"/>
    <w:rsid w:val="00B721B8"/>
    <w:rsid w:val="00B722BD"/>
    <w:rsid w:val="00B72E61"/>
    <w:rsid w:val="00B731FC"/>
    <w:rsid w:val="00B73211"/>
    <w:rsid w:val="00B73425"/>
    <w:rsid w:val="00B7344E"/>
    <w:rsid w:val="00B734BA"/>
    <w:rsid w:val="00B73BC8"/>
    <w:rsid w:val="00B74664"/>
    <w:rsid w:val="00B74C69"/>
    <w:rsid w:val="00B75125"/>
    <w:rsid w:val="00B7585E"/>
    <w:rsid w:val="00B75F1E"/>
    <w:rsid w:val="00B76B02"/>
    <w:rsid w:val="00B77D9E"/>
    <w:rsid w:val="00B80103"/>
    <w:rsid w:val="00B80243"/>
    <w:rsid w:val="00B81223"/>
    <w:rsid w:val="00B8182A"/>
    <w:rsid w:val="00B825CF"/>
    <w:rsid w:val="00B83179"/>
    <w:rsid w:val="00B834F4"/>
    <w:rsid w:val="00B83CFE"/>
    <w:rsid w:val="00B846BA"/>
    <w:rsid w:val="00B85060"/>
    <w:rsid w:val="00B85167"/>
    <w:rsid w:val="00B852AE"/>
    <w:rsid w:val="00B86129"/>
    <w:rsid w:val="00B86A8B"/>
    <w:rsid w:val="00B86C3D"/>
    <w:rsid w:val="00B87DD6"/>
    <w:rsid w:val="00B90658"/>
    <w:rsid w:val="00B90AED"/>
    <w:rsid w:val="00B91441"/>
    <w:rsid w:val="00B91DCC"/>
    <w:rsid w:val="00B91F13"/>
    <w:rsid w:val="00B9255A"/>
    <w:rsid w:val="00B925BE"/>
    <w:rsid w:val="00B92756"/>
    <w:rsid w:val="00B92B69"/>
    <w:rsid w:val="00B92C49"/>
    <w:rsid w:val="00B92D7D"/>
    <w:rsid w:val="00B92DFD"/>
    <w:rsid w:val="00B942E9"/>
    <w:rsid w:val="00B949FB"/>
    <w:rsid w:val="00B953B0"/>
    <w:rsid w:val="00B95558"/>
    <w:rsid w:val="00B95778"/>
    <w:rsid w:val="00B9586C"/>
    <w:rsid w:val="00B95D6C"/>
    <w:rsid w:val="00B96168"/>
    <w:rsid w:val="00B96299"/>
    <w:rsid w:val="00B96511"/>
    <w:rsid w:val="00B96703"/>
    <w:rsid w:val="00B96850"/>
    <w:rsid w:val="00B96887"/>
    <w:rsid w:val="00B96A69"/>
    <w:rsid w:val="00B97297"/>
    <w:rsid w:val="00B977B1"/>
    <w:rsid w:val="00B9786E"/>
    <w:rsid w:val="00B97886"/>
    <w:rsid w:val="00B97B29"/>
    <w:rsid w:val="00B97D17"/>
    <w:rsid w:val="00BA007A"/>
    <w:rsid w:val="00BA02CF"/>
    <w:rsid w:val="00BA0D33"/>
    <w:rsid w:val="00BA10A2"/>
    <w:rsid w:val="00BA110C"/>
    <w:rsid w:val="00BA1147"/>
    <w:rsid w:val="00BA168B"/>
    <w:rsid w:val="00BA1A8F"/>
    <w:rsid w:val="00BA1CFA"/>
    <w:rsid w:val="00BA1F2C"/>
    <w:rsid w:val="00BA201D"/>
    <w:rsid w:val="00BA21CA"/>
    <w:rsid w:val="00BA2AFB"/>
    <w:rsid w:val="00BA2C2A"/>
    <w:rsid w:val="00BA338F"/>
    <w:rsid w:val="00BA3676"/>
    <w:rsid w:val="00BA388B"/>
    <w:rsid w:val="00BA3DCE"/>
    <w:rsid w:val="00BA42FB"/>
    <w:rsid w:val="00BA465C"/>
    <w:rsid w:val="00BA4721"/>
    <w:rsid w:val="00BA47A0"/>
    <w:rsid w:val="00BA499F"/>
    <w:rsid w:val="00BA6945"/>
    <w:rsid w:val="00BA6BD7"/>
    <w:rsid w:val="00BA7013"/>
    <w:rsid w:val="00BA7305"/>
    <w:rsid w:val="00BA740D"/>
    <w:rsid w:val="00BA7998"/>
    <w:rsid w:val="00BA7DCB"/>
    <w:rsid w:val="00BB1054"/>
    <w:rsid w:val="00BB15C8"/>
    <w:rsid w:val="00BB15F2"/>
    <w:rsid w:val="00BB18CF"/>
    <w:rsid w:val="00BB2C77"/>
    <w:rsid w:val="00BB2C7F"/>
    <w:rsid w:val="00BB2CBD"/>
    <w:rsid w:val="00BB2D02"/>
    <w:rsid w:val="00BB2F2E"/>
    <w:rsid w:val="00BB2FF5"/>
    <w:rsid w:val="00BB31A3"/>
    <w:rsid w:val="00BB36E2"/>
    <w:rsid w:val="00BB3BB4"/>
    <w:rsid w:val="00BB3F49"/>
    <w:rsid w:val="00BB424B"/>
    <w:rsid w:val="00BB4795"/>
    <w:rsid w:val="00BB49D5"/>
    <w:rsid w:val="00BB51AE"/>
    <w:rsid w:val="00BB5A25"/>
    <w:rsid w:val="00BB5B81"/>
    <w:rsid w:val="00BB64A2"/>
    <w:rsid w:val="00BB6925"/>
    <w:rsid w:val="00BB69C6"/>
    <w:rsid w:val="00BB6B91"/>
    <w:rsid w:val="00BB6D0E"/>
    <w:rsid w:val="00BB7A72"/>
    <w:rsid w:val="00BB7DA6"/>
    <w:rsid w:val="00BC0120"/>
    <w:rsid w:val="00BC04EF"/>
    <w:rsid w:val="00BC0D1F"/>
    <w:rsid w:val="00BC1003"/>
    <w:rsid w:val="00BC1273"/>
    <w:rsid w:val="00BC1863"/>
    <w:rsid w:val="00BC1CC2"/>
    <w:rsid w:val="00BC1DF0"/>
    <w:rsid w:val="00BC2968"/>
    <w:rsid w:val="00BC2CBD"/>
    <w:rsid w:val="00BC369C"/>
    <w:rsid w:val="00BC3DDD"/>
    <w:rsid w:val="00BC4A52"/>
    <w:rsid w:val="00BC4DE4"/>
    <w:rsid w:val="00BC5427"/>
    <w:rsid w:val="00BC57AF"/>
    <w:rsid w:val="00BC58CC"/>
    <w:rsid w:val="00BC60D0"/>
    <w:rsid w:val="00BC61DA"/>
    <w:rsid w:val="00BC68DB"/>
    <w:rsid w:val="00BC6D1B"/>
    <w:rsid w:val="00BC706C"/>
    <w:rsid w:val="00BC76AD"/>
    <w:rsid w:val="00BC7D09"/>
    <w:rsid w:val="00BC7EDB"/>
    <w:rsid w:val="00BC7F20"/>
    <w:rsid w:val="00BD0A93"/>
    <w:rsid w:val="00BD0C57"/>
    <w:rsid w:val="00BD188A"/>
    <w:rsid w:val="00BD1EE8"/>
    <w:rsid w:val="00BD2DEB"/>
    <w:rsid w:val="00BD3523"/>
    <w:rsid w:val="00BD3A70"/>
    <w:rsid w:val="00BD3C11"/>
    <w:rsid w:val="00BD3D45"/>
    <w:rsid w:val="00BD3D68"/>
    <w:rsid w:val="00BD4097"/>
    <w:rsid w:val="00BD4429"/>
    <w:rsid w:val="00BD4797"/>
    <w:rsid w:val="00BD589C"/>
    <w:rsid w:val="00BD5B90"/>
    <w:rsid w:val="00BD5DF0"/>
    <w:rsid w:val="00BD5F7B"/>
    <w:rsid w:val="00BD72AD"/>
    <w:rsid w:val="00BD7847"/>
    <w:rsid w:val="00BD7AB3"/>
    <w:rsid w:val="00BD7BFA"/>
    <w:rsid w:val="00BE046F"/>
    <w:rsid w:val="00BE1159"/>
    <w:rsid w:val="00BE11E4"/>
    <w:rsid w:val="00BE1D7B"/>
    <w:rsid w:val="00BE1D88"/>
    <w:rsid w:val="00BE220C"/>
    <w:rsid w:val="00BE2EFA"/>
    <w:rsid w:val="00BE32FA"/>
    <w:rsid w:val="00BE3514"/>
    <w:rsid w:val="00BE3599"/>
    <w:rsid w:val="00BE4D05"/>
    <w:rsid w:val="00BE4D0E"/>
    <w:rsid w:val="00BE4E84"/>
    <w:rsid w:val="00BE5655"/>
    <w:rsid w:val="00BE5BCA"/>
    <w:rsid w:val="00BE62F1"/>
    <w:rsid w:val="00BF0AE0"/>
    <w:rsid w:val="00BF0C81"/>
    <w:rsid w:val="00BF12C0"/>
    <w:rsid w:val="00BF13D9"/>
    <w:rsid w:val="00BF188E"/>
    <w:rsid w:val="00BF274A"/>
    <w:rsid w:val="00BF2A34"/>
    <w:rsid w:val="00BF2E46"/>
    <w:rsid w:val="00BF2FA8"/>
    <w:rsid w:val="00BF3690"/>
    <w:rsid w:val="00BF3C9D"/>
    <w:rsid w:val="00BF3E60"/>
    <w:rsid w:val="00BF40C7"/>
    <w:rsid w:val="00BF41C6"/>
    <w:rsid w:val="00BF4C0E"/>
    <w:rsid w:val="00BF4D38"/>
    <w:rsid w:val="00BF4D56"/>
    <w:rsid w:val="00BF4FE7"/>
    <w:rsid w:val="00BF52E5"/>
    <w:rsid w:val="00BF541F"/>
    <w:rsid w:val="00BF5939"/>
    <w:rsid w:val="00BF5EF2"/>
    <w:rsid w:val="00BF5F47"/>
    <w:rsid w:val="00BF61D4"/>
    <w:rsid w:val="00BF76E0"/>
    <w:rsid w:val="00BF775F"/>
    <w:rsid w:val="00C002F8"/>
    <w:rsid w:val="00C005D0"/>
    <w:rsid w:val="00C0110E"/>
    <w:rsid w:val="00C01B3D"/>
    <w:rsid w:val="00C01B54"/>
    <w:rsid w:val="00C022EC"/>
    <w:rsid w:val="00C025FA"/>
    <w:rsid w:val="00C027C8"/>
    <w:rsid w:val="00C02A72"/>
    <w:rsid w:val="00C030E2"/>
    <w:rsid w:val="00C03302"/>
    <w:rsid w:val="00C03F4C"/>
    <w:rsid w:val="00C04498"/>
    <w:rsid w:val="00C050E1"/>
    <w:rsid w:val="00C0513D"/>
    <w:rsid w:val="00C05AF8"/>
    <w:rsid w:val="00C05B39"/>
    <w:rsid w:val="00C05C96"/>
    <w:rsid w:val="00C06393"/>
    <w:rsid w:val="00C065A7"/>
    <w:rsid w:val="00C0722B"/>
    <w:rsid w:val="00C07B98"/>
    <w:rsid w:val="00C10AA1"/>
    <w:rsid w:val="00C10FE5"/>
    <w:rsid w:val="00C11563"/>
    <w:rsid w:val="00C11C87"/>
    <w:rsid w:val="00C12197"/>
    <w:rsid w:val="00C122C7"/>
    <w:rsid w:val="00C1288A"/>
    <w:rsid w:val="00C12A39"/>
    <w:rsid w:val="00C13369"/>
    <w:rsid w:val="00C13B4E"/>
    <w:rsid w:val="00C14474"/>
    <w:rsid w:val="00C1490D"/>
    <w:rsid w:val="00C14A22"/>
    <w:rsid w:val="00C14AD0"/>
    <w:rsid w:val="00C14E5D"/>
    <w:rsid w:val="00C1575F"/>
    <w:rsid w:val="00C165B5"/>
    <w:rsid w:val="00C16D99"/>
    <w:rsid w:val="00C17026"/>
    <w:rsid w:val="00C17317"/>
    <w:rsid w:val="00C17D42"/>
    <w:rsid w:val="00C17D90"/>
    <w:rsid w:val="00C17E05"/>
    <w:rsid w:val="00C17FCB"/>
    <w:rsid w:val="00C20D4B"/>
    <w:rsid w:val="00C210BD"/>
    <w:rsid w:val="00C211F9"/>
    <w:rsid w:val="00C2187C"/>
    <w:rsid w:val="00C21EED"/>
    <w:rsid w:val="00C2209B"/>
    <w:rsid w:val="00C224CC"/>
    <w:rsid w:val="00C225EB"/>
    <w:rsid w:val="00C2268A"/>
    <w:rsid w:val="00C22C3D"/>
    <w:rsid w:val="00C22C91"/>
    <w:rsid w:val="00C23ACA"/>
    <w:rsid w:val="00C23E9C"/>
    <w:rsid w:val="00C241F6"/>
    <w:rsid w:val="00C2428F"/>
    <w:rsid w:val="00C24492"/>
    <w:rsid w:val="00C2505A"/>
    <w:rsid w:val="00C2603F"/>
    <w:rsid w:val="00C26532"/>
    <w:rsid w:val="00C26B2B"/>
    <w:rsid w:val="00C2708F"/>
    <w:rsid w:val="00C27FCA"/>
    <w:rsid w:val="00C312CB"/>
    <w:rsid w:val="00C313FD"/>
    <w:rsid w:val="00C314B3"/>
    <w:rsid w:val="00C32627"/>
    <w:rsid w:val="00C327A9"/>
    <w:rsid w:val="00C3292E"/>
    <w:rsid w:val="00C32E8A"/>
    <w:rsid w:val="00C33461"/>
    <w:rsid w:val="00C33728"/>
    <w:rsid w:val="00C34103"/>
    <w:rsid w:val="00C34A09"/>
    <w:rsid w:val="00C34BDF"/>
    <w:rsid w:val="00C356AB"/>
    <w:rsid w:val="00C35C52"/>
    <w:rsid w:val="00C35CFD"/>
    <w:rsid w:val="00C36E87"/>
    <w:rsid w:val="00C375D3"/>
    <w:rsid w:val="00C377FA"/>
    <w:rsid w:val="00C40F78"/>
    <w:rsid w:val="00C410C3"/>
    <w:rsid w:val="00C414DE"/>
    <w:rsid w:val="00C41812"/>
    <w:rsid w:val="00C41BA7"/>
    <w:rsid w:val="00C41D0F"/>
    <w:rsid w:val="00C42123"/>
    <w:rsid w:val="00C42545"/>
    <w:rsid w:val="00C4275D"/>
    <w:rsid w:val="00C42C46"/>
    <w:rsid w:val="00C42E09"/>
    <w:rsid w:val="00C431CE"/>
    <w:rsid w:val="00C441D5"/>
    <w:rsid w:val="00C44A76"/>
    <w:rsid w:val="00C44E8C"/>
    <w:rsid w:val="00C45091"/>
    <w:rsid w:val="00C45A9C"/>
    <w:rsid w:val="00C45BE9"/>
    <w:rsid w:val="00C45D62"/>
    <w:rsid w:val="00C45F36"/>
    <w:rsid w:val="00C464AA"/>
    <w:rsid w:val="00C46BB9"/>
    <w:rsid w:val="00C473B8"/>
    <w:rsid w:val="00C501BA"/>
    <w:rsid w:val="00C50445"/>
    <w:rsid w:val="00C50520"/>
    <w:rsid w:val="00C509C4"/>
    <w:rsid w:val="00C51600"/>
    <w:rsid w:val="00C5196B"/>
    <w:rsid w:val="00C51ABA"/>
    <w:rsid w:val="00C51DE1"/>
    <w:rsid w:val="00C5231E"/>
    <w:rsid w:val="00C52859"/>
    <w:rsid w:val="00C529D6"/>
    <w:rsid w:val="00C52ED0"/>
    <w:rsid w:val="00C53736"/>
    <w:rsid w:val="00C53A04"/>
    <w:rsid w:val="00C54677"/>
    <w:rsid w:val="00C55D8F"/>
    <w:rsid w:val="00C55DB3"/>
    <w:rsid w:val="00C562A1"/>
    <w:rsid w:val="00C57339"/>
    <w:rsid w:val="00C57527"/>
    <w:rsid w:val="00C57791"/>
    <w:rsid w:val="00C57EE8"/>
    <w:rsid w:val="00C60597"/>
    <w:rsid w:val="00C60656"/>
    <w:rsid w:val="00C60E22"/>
    <w:rsid w:val="00C618AC"/>
    <w:rsid w:val="00C61E12"/>
    <w:rsid w:val="00C62418"/>
    <w:rsid w:val="00C62602"/>
    <w:rsid w:val="00C626FC"/>
    <w:rsid w:val="00C62BEA"/>
    <w:rsid w:val="00C63085"/>
    <w:rsid w:val="00C631A8"/>
    <w:rsid w:val="00C63895"/>
    <w:rsid w:val="00C63BC5"/>
    <w:rsid w:val="00C63C5D"/>
    <w:rsid w:val="00C63D4F"/>
    <w:rsid w:val="00C641FA"/>
    <w:rsid w:val="00C6489D"/>
    <w:rsid w:val="00C64C04"/>
    <w:rsid w:val="00C657D0"/>
    <w:rsid w:val="00C65931"/>
    <w:rsid w:val="00C67001"/>
    <w:rsid w:val="00C678AB"/>
    <w:rsid w:val="00C678CA"/>
    <w:rsid w:val="00C7012F"/>
    <w:rsid w:val="00C702A0"/>
    <w:rsid w:val="00C706CC"/>
    <w:rsid w:val="00C707E4"/>
    <w:rsid w:val="00C70975"/>
    <w:rsid w:val="00C70D31"/>
    <w:rsid w:val="00C71B97"/>
    <w:rsid w:val="00C728A8"/>
    <w:rsid w:val="00C72937"/>
    <w:rsid w:val="00C72B9B"/>
    <w:rsid w:val="00C737F8"/>
    <w:rsid w:val="00C73A3D"/>
    <w:rsid w:val="00C73BB5"/>
    <w:rsid w:val="00C73BE2"/>
    <w:rsid w:val="00C73ED8"/>
    <w:rsid w:val="00C73F29"/>
    <w:rsid w:val="00C74D27"/>
    <w:rsid w:val="00C74F40"/>
    <w:rsid w:val="00C74F99"/>
    <w:rsid w:val="00C7564E"/>
    <w:rsid w:val="00C7591B"/>
    <w:rsid w:val="00C759DD"/>
    <w:rsid w:val="00C75A8E"/>
    <w:rsid w:val="00C7619A"/>
    <w:rsid w:val="00C76516"/>
    <w:rsid w:val="00C769A4"/>
    <w:rsid w:val="00C76AE8"/>
    <w:rsid w:val="00C7732A"/>
    <w:rsid w:val="00C773E3"/>
    <w:rsid w:val="00C7774E"/>
    <w:rsid w:val="00C802EB"/>
    <w:rsid w:val="00C8039F"/>
    <w:rsid w:val="00C8079B"/>
    <w:rsid w:val="00C80C50"/>
    <w:rsid w:val="00C80EBE"/>
    <w:rsid w:val="00C81D63"/>
    <w:rsid w:val="00C827F5"/>
    <w:rsid w:val="00C828A2"/>
    <w:rsid w:val="00C8327F"/>
    <w:rsid w:val="00C8337F"/>
    <w:rsid w:val="00C83B9D"/>
    <w:rsid w:val="00C84620"/>
    <w:rsid w:val="00C84647"/>
    <w:rsid w:val="00C84A66"/>
    <w:rsid w:val="00C854A2"/>
    <w:rsid w:val="00C8575A"/>
    <w:rsid w:val="00C85BFD"/>
    <w:rsid w:val="00C85FBE"/>
    <w:rsid w:val="00C86757"/>
    <w:rsid w:val="00C86B5C"/>
    <w:rsid w:val="00C86E36"/>
    <w:rsid w:val="00C87BFF"/>
    <w:rsid w:val="00C87C63"/>
    <w:rsid w:val="00C90958"/>
    <w:rsid w:val="00C9102F"/>
    <w:rsid w:val="00C91179"/>
    <w:rsid w:val="00C92517"/>
    <w:rsid w:val="00C926CF"/>
    <w:rsid w:val="00C9329C"/>
    <w:rsid w:val="00C9496B"/>
    <w:rsid w:val="00C94AAE"/>
    <w:rsid w:val="00C94DA0"/>
    <w:rsid w:val="00C95225"/>
    <w:rsid w:val="00C952C3"/>
    <w:rsid w:val="00C95856"/>
    <w:rsid w:val="00C95ACE"/>
    <w:rsid w:val="00C95C03"/>
    <w:rsid w:val="00C95D6C"/>
    <w:rsid w:val="00C96199"/>
    <w:rsid w:val="00C97257"/>
    <w:rsid w:val="00C97F25"/>
    <w:rsid w:val="00CA022C"/>
    <w:rsid w:val="00CA0A7B"/>
    <w:rsid w:val="00CA1928"/>
    <w:rsid w:val="00CA1C5B"/>
    <w:rsid w:val="00CA243A"/>
    <w:rsid w:val="00CA2813"/>
    <w:rsid w:val="00CA298A"/>
    <w:rsid w:val="00CA2C52"/>
    <w:rsid w:val="00CA2DB4"/>
    <w:rsid w:val="00CA2E03"/>
    <w:rsid w:val="00CA3262"/>
    <w:rsid w:val="00CA3756"/>
    <w:rsid w:val="00CA3B23"/>
    <w:rsid w:val="00CA40C3"/>
    <w:rsid w:val="00CA46A6"/>
    <w:rsid w:val="00CA48B9"/>
    <w:rsid w:val="00CA49F8"/>
    <w:rsid w:val="00CA508F"/>
    <w:rsid w:val="00CA5272"/>
    <w:rsid w:val="00CA5A40"/>
    <w:rsid w:val="00CA5D0A"/>
    <w:rsid w:val="00CA60DB"/>
    <w:rsid w:val="00CA6146"/>
    <w:rsid w:val="00CA61BD"/>
    <w:rsid w:val="00CA62C3"/>
    <w:rsid w:val="00CA6A84"/>
    <w:rsid w:val="00CA7808"/>
    <w:rsid w:val="00CA7B37"/>
    <w:rsid w:val="00CB0891"/>
    <w:rsid w:val="00CB0E83"/>
    <w:rsid w:val="00CB102C"/>
    <w:rsid w:val="00CB15E2"/>
    <w:rsid w:val="00CB161E"/>
    <w:rsid w:val="00CB1CB9"/>
    <w:rsid w:val="00CB2842"/>
    <w:rsid w:val="00CB361E"/>
    <w:rsid w:val="00CB3860"/>
    <w:rsid w:val="00CB3E17"/>
    <w:rsid w:val="00CB44CD"/>
    <w:rsid w:val="00CB4985"/>
    <w:rsid w:val="00CB5043"/>
    <w:rsid w:val="00CB50BC"/>
    <w:rsid w:val="00CB50C1"/>
    <w:rsid w:val="00CB5352"/>
    <w:rsid w:val="00CB6A3E"/>
    <w:rsid w:val="00CB712C"/>
    <w:rsid w:val="00CB7292"/>
    <w:rsid w:val="00CB789A"/>
    <w:rsid w:val="00CB7EFF"/>
    <w:rsid w:val="00CC05E1"/>
    <w:rsid w:val="00CC08C7"/>
    <w:rsid w:val="00CC09D5"/>
    <w:rsid w:val="00CC0F11"/>
    <w:rsid w:val="00CC24B2"/>
    <w:rsid w:val="00CC3226"/>
    <w:rsid w:val="00CC38B2"/>
    <w:rsid w:val="00CC3A4D"/>
    <w:rsid w:val="00CC3D89"/>
    <w:rsid w:val="00CC5133"/>
    <w:rsid w:val="00CC53D7"/>
    <w:rsid w:val="00CC6250"/>
    <w:rsid w:val="00CC6A66"/>
    <w:rsid w:val="00CC6DD4"/>
    <w:rsid w:val="00CC6FBE"/>
    <w:rsid w:val="00CC73BE"/>
    <w:rsid w:val="00CC7A74"/>
    <w:rsid w:val="00CC7EF6"/>
    <w:rsid w:val="00CC7F68"/>
    <w:rsid w:val="00CD004D"/>
    <w:rsid w:val="00CD0CA5"/>
    <w:rsid w:val="00CD171A"/>
    <w:rsid w:val="00CD410A"/>
    <w:rsid w:val="00CD478C"/>
    <w:rsid w:val="00CD4EA7"/>
    <w:rsid w:val="00CD5F18"/>
    <w:rsid w:val="00CD5F57"/>
    <w:rsid w:val="00CD611D"/>
    <w:rsid w:val="00CD72A1"/>
    <w:rsid w:val="00CD76B2"/>
    <w:rsid w:val="00CE0858"/>
    <w:rsid w:val="00CE09A3"/>
    <w:rsid w:val="00CE0A1B"/>
    <w:rsid w:val="00CE0B44"/>
    <w:rsid w:val="00CE14A7"/>
    <w:rsid w:val="00CE1998"/>
    <w:rsid w:val="00CE1C71"/>
    <w:rsid w:val="00CE1F18"/>
    <w:rsid w:val="00CE22DF"/>
    <w:rsid w:val="00CE29AA"/>
    <w:rsid w:val="00CE2FD7"/>
    <w:rsid w:val="00CE373B"/>
    <w:rsid w:val="00CE3C72"/>
    <w:rsid w:val="00CE3D3F"/>
    <w:rsid w:val="00CE4D3F"/>
    <w:rsid w:val="00CE5313"/>
    <w:rsid w:val="00CE545A"/>
    <w:rsid w:val="00CE56CA"/>
    <w:rsid w:val="00CE594A"/>
    <w:rsid w:val="00CE5BE5"/>
    <w:rsid w:val="00CE6938"/>
    <w:rsid w:val="00CE6DDF"/>
    <w:rsid w:val="00CE7968"/>
    <w:rsid w:val="00CE7B63"/>
    <w:rsid w:val="00CF04BC"/>
    <w:rsid w:val="00CF0BA3"/>
    <w:rsid w:val="00CF0EF2"/>
    <w:rsid w:val="00CF1593"/>
    <w:rsid w:val="00CF1677"/>
    <w:rsid w:val="00CF1B01"/>
    <w:rsid w:val="00CF1DB6"/>
    <w:rsid w:val="00CF2138"/>
    <w:rsid w:val="00CF26C4"/>
    <w:rsid w:val="00CF2ADE"/>
    <w:rsid w:val="00CF2ED5"/>
    <w:rsid w:val="00CF2F08"/>
    <w:rsid w:val="00CF370B"/>
    <w:rsid w:val="00CF3C87"/>
    <w:rsid w:val="00CF3FA5"/>
    <w:rsid w:val="00CF5CBE"/>
    <w:rsid w:val="00CF60AF"/>
    <w:rsid w:val="00CF769D"/>
    <w:rsid w:val="00D003F0"/>
    <w:rsid w:val="00D00AB5"/>
    <w:rsid w:val="00D018FC"/>
    <w:rsid w:val="00D020E6"/>
    <w:rsid w:val="00D0233B"/>
    <w:rsid w:val="00D02441"/>
    <w:rsid w:val="00D02687"/>
    <w:rsid w:val="00D028C3"/>
    <w:rsid w:val="00D02B2D"/>
    <w:rsid w:val="00D02B62"/>
    <w:rsid w:val="00D0363A"/>
    <w:rsid w:val="00D038DF"/>
    <w:rsid w:val="00D03971"/>
    <w:rsid w:val="00D03983"/>
    <w:rsid w:val="00D039D1"/>
    <w:rsid w:val="00D04288"/>
    <w:rsid w:val="00D045E0"/>
    <w:rsid w:val="00D04DA6"/>
    <w:rsid w:val="00D04F45"/>
    <w:rsid w:val="00D050BF"/>
    <w:rsid w:val="00D052AF"/>
    <w:rsid w:val="00D0549A"/>
    <w:rsid w:val="00D0575F"/>
    <w:rsid w:val="00D05AEF"/>
    <w:rsid w:val="00D06243"/>
    <w:rsid w:val="00D06AD0"/>
    <w:rsid w:val="00D06AEF"/>
    <w:rsid w:val="00D06FA6"/>
    <w:rsid w:val="00D06FEF"/>
    <w:rsid w:val="00D07403"/>
    <w:rsid w:val="00D0782B"/>
    <w:rsid w:val="00D07A56"/>
    <w:rsid w:val="00D10373"/>
    <w:rsid w:val="00D104F3"/>
    <w:rsid w:val="00D105DE"/>
    <w:rsid w:val="00D10B6F"/>
    <w:rsid w:val="00D111DF"/>
    <w:rsid w:val="00D113B4"/>
    <w:rsid w:val="00D115DD"/>
    <w:rsid w:val="00D11B05"/>
    <w:rsid w:val="00D11B9E"/>
    <w:rsid w:val="00D1201E"/>
    <w:rsid w:val="00D12DFB"/>
    <w:rsid w:val="00D13D83"/>
    <w:rsid w:val="00D142DC"/>
    <w:rsid w:val="00D149E1"/>
    <w:rsid w:val="00D15298"/>
    <w:rsid w:val="00D15B2A"/>
    <w:rsid w:val="00D15BE6"/>
    <w:rsid w:val="00D16980"/>
    <w:rsid w:val="00D16D5E"/>
    <w:rsid w:val="00D174E3"/>
    <w:rsid w:val="00D17FCF"/>
    <w:rsid w:val="00D2002D"/>
    <w:rsid w:val="00D20F01"/>
    <w:rsid w:val="00D212C4"/>
    <w:rsid w:val="00D21EBB"/>
    <w:rsid w:val="00D22239"/>
    <w:rsid w:val="00D22D34"/>
    <w:rsid w:val="00D22DC8"/>
    <w:rsid w:val="00D22E5A"/>
    <w:rsid w:val="00D2321A"/>
    <w:rsid w:val="00D2341B"/>
    <w:rsid w:val="00D24360"/>
    <w:rsid w:val="00D24406"/>
    <w:rsid w:val="00D25373"/>
    <w:rsid w:val="00D25664"/>
    <w:rsid w:val="00D26014"/>
    <w:rsid w:val="00D26697"/>
    <w:rsid w:val="00D266A6"/>
    <w:rsid w:val="00D267DA"/>
    <w:rsid w:val="00D26C7B"/>
    <w:rsid w:val="00D27123"/>
    <w:rsid w:val="00D27882"/>
    <w:rsid w:val="00D3084C"/>
    <w:rsid w:val="00D30C17"/>
    <w:rsid w:val="00D30DD3"/>
    <w:rsid w:val="00D3110F"/>
    <w:rsid w:val="00D3121A"/>
    <w:rsid w:val="00D319FD"/>
    <w:rsid w:val="00D31BCF"/>
    <w:rsid w:val="00D31C68"/>
    <w:rsid w:val="00D31F9C"/>
    <w:rsid w:val="00D3263F"/>
    <w:rsid w:val="00D32858"/>
    <w:rsid w:val="00D32A84"/>
    <w:rsid w:val="00D32E26"/>
    <w:rsid w:val="00D33533"/>
    <w:rsid w:val="00D33B1E"/>
    <w:rsid w:val="00D35317"/>
    <w:rsid w:val="00D35562"/>
    <w:rsid w:val="00D35D60"/>
    <w:rsid w:val="00D36032"/>
    <w:rsid w:val="00D3695C"/>
    <w:rsid w:val="00D36A6D"/>
    <w:rsid w:val="00D36EC2"/>
    <w:rsid w:val="00D3739E"/>
    <w:rsid w:val="00D405E6"/>
    <w:rsid w:val="00D407AE"/>
    <w:rsid w:val="00D40B5C"/>
    <w:rsid w:val="00D40C09"/>
    <w:rsid w:val="00D43013"/>
    <w:rsid w:val="00D4343B"/>
    <w:rsid w:val="00D4354A"/>
    <w:rsid w:val="00D43AB4"/>
    <w:rsid w:val="00D43AE9"/>
    <w:rsid w:val="00D4464A"/>
    <w:rsid w:val="00D44C26"/>
    <w:rsid w:val="00D451D6"/>
    <w:rsid w:val="00D4577B"/>
    <w:rsid w:val="00D459E3"/>
    <w:rsid w:val="00D45B08"/>
    <w:rsid w:val="00D4623A"/>
    <w:rsid w:val="00D462D9"/>
    <w:rsid w:val="00D46FBB"/>
    <w:rsid w:val="00D470B5"/>
    <w:rsid w:val="00D51557"/>
    <w:rsid w:val="00D51E88"/>
    <w:rsid w:val="00D523CB"/>
    <w:rsid w:val="00D5245A"/>
    <w:rsid w:val="00D52DCD"/>
    <w:rsid w:val="00D52DD5"/>
    <w:rsid w:val="00D54203"/>
    <w:rsid w:val="00D544EB"/>
    <w:rsid w:val="00D554C3"/>
    <w:rsid w:val="00D55858"/>
    <w:rsid w:val="00D55C71"/>
    <w:rsid w:val="00D55D02"/>
    <w:rsid w:val="00D56304"/>
    <w:rsid w:val="00D56699"/>
    <w:rsid w:val="00D567C4"/>
    <w:rsid w:val="00D56D30"/>
    <w:rsid w:val="00D5789A"/>
    <w:rsid w:val="00D57D06"/>
    <w:rsid w:val="00D60049"/>
    <w:rsid w:val="00D601A8"/>
    <w:rsid w:val="00D60A64"/>
    <w:rsid w:val="00D60CEE"/>
    <w:rsid w:val="00D61871"/>
    <w:rsid w:val="00D618D5"/>
    <w:rsid w:val="00D6271F"/>
    <w:rsid w:val="00D627EB"/>
    <w:rsid w:val="00D628BF"/>
    <w:rsid w:val="00D630B0"/>
    <w:rsid w:val="00D6376F"/>
    <w:rsid w:val="00D63DC5"/>
    <w:rsid w:val="00D6403F"/>
    <w:rsid w:val="00D64133"/>
    <w:rsid w:val="00D64A31"/>
    <w:rsid w:val="00D64E17"/>
    <w:rsid w:val="00D64E24"/>
    <w:rsid w:val="00D65017"/>
    <w:rsid w:val="00D658DE"/>
    <w:rsid w:val="00D659B4"/>
    <w:rsid w:val="00D663D4"/>
    <w:rsid w:val="00D666EE"/>
    <w:rsid w:val="00D67C32"/>
    <w:rsid w:val="00D67D7E"/>
    <w:rsid w:val="00D7026F"/>
    <w:rsid w:val="00D70A9D"/>
    <w:rsid w:val="00D70B55"/>
    <w:rsid w:val="00D70D3F"/>
    <w:rsid w:val="00D7113F"/>
    <w:rsid w:val="00D71BDC"/>
    <w:rsid w:val="00D7273B"/>
    <w:rsid w:val="00D72B21"/>
    <w:rsid w:val="00D72DCF"/>
    <w:rsid w:val="00D737AA"/>
    <w:rsid w:val="00D73B25"/>
    <w:rsid w:val="00D7475F"/>
    <w:rsid w:val="00D74FCF"/>
    <w:rsid w:val="00D75413"/>
    <w:rsid w:val="00D7581C"/>
    <w:rsid w:val="00D75A51"/>
    <w:rsid w:val="00D75E93"/>
    <w:rsid w:val="00D7633C"/>
    <w:rsid w:val="00D76F68"/>
    <w:rsid w:val="00D7739F"/>
    <w:rsid w:val="00D778E7"/>
    <w:rsid w:val="00D801E9"/>
    <w:rsid w:val="00D8097B"/>
    <w:rsid w:val="00D80C13"/>
    <w:rsid w:val="00D80E71"/>
    <w:rsid w:val="00D8128E"/>
    <w:rsid w:val="00D8216C"/>
    <w:rsid w:val="00D82170"/>
    <w:rsid w:val="00D8299B"/>
    <w:rsid w:val="00D82F0B"/>
    <w:rsid w:val="00D830AD"/>
    <w:rsid w:val="00D83A90"/>
    <w:rsid w:val="00D83CDF"/>
    <w:rsid w:val="00D86B10"/>
    <w:rsid w:val="00D8722D"/>
    <w:rsid w:val="00D8776D"/>
    <w:rsid w:val="00D87C86"/>
    <w:rsid w:val="00D90387"/>
    <w:rsid w:val="00D904E1"/>
    <w:rsid w:val="00D90C0E"/>
    <w:rsid w:val="00D91029"/>
    <w:rsid w:val="00D91152"/>
    <w:rsid w:val="00D9175C"/>
    <w:rsid w:val="00D92016"/>
    <w:rsid w:val="00D92A33"/>
    <w:rsid w:val="00D92C39"/>
    <w:rsid w:val="00D92C5F"/>
    <w:rsid w:val="00D93098"/>
    <w:rsid w:val="00D930B7"/>
    <w:rsid w:val="00D93326"/>
    <w:rsid w:val="00D93C47"/>
    <w:rsid w:val="00D94704"/>
    <w:rsid w:val="00D94AF7"/>
    <w:rsid w:val="00D951F3"/>
    <w:rsid w:val="00D95E27"/>
    <w:rsid w:val="00D95ED3"/>
    <w:rsid w:val="00D969A3"/>
    <w:rsid w:val="00D96F13"/>
    <w:rsid w:val="00D973ED"/>
    <w:rsid w:val="00D97844"/>
    <w:rsid w:val="00D979A6"/>
    <w:rsid w:val="00DA0078"/>
    <w:rsid w:val="00DA0383"/>
    <w:rsid w:val="00DA0981"/>
    <w:rsid w:val="00DA1153"/>
    <w:rsid w:val="00DA1345"/>
    <w:rsid w:val="00DA24D6"/>
    <w:rsid w:val="00DA2C63"/>
    <w:rsid w:val="00DA2DE6"/>
    <w:rsid w:val="00DA3D62"/>
    <w:rsid w:val="00DA4C8A"/>
    <w:rsid w:val="00DA623A"/>
    <w:rsid w:val="00DA6872"/>
    <w:rsid w:val="00DA6C3E"/>
    <w:rsid w:val="00DA7059"/>
    <w:rsid w:val="00DA725C"/>
    <w:rsid w:val="00DA7765"/>
    <w:rsid w:val="00DA7C7B"/>
    <w:rsid w:val="00DB00C0"/>
    <w:rsid w:val="00DB0622"/>
    <w:rsid w:val="00DB0A15"/>
    <w:rsid w:val="00DB0DD2"/>
    <w:rsid w:val="00DB2779"/>
    <w:rsid w:val="00DB28FA"/>
    <w:rsid w:val="00DB32CE"/>
    <w:rsid w:val="00DB42D8"/>
    <w:rsid w:val="00DB4849"/>
    <w:rsid w:val="00DB57A9"/>
    <w:rsid w:val="00DB5EDB"/>
    <w:rsid w:val="00DB6AA6"/>
    <w:rsid w:val="00DB7198"/>
    <w:rsid w:val="00DB79B8"/>
    <w:rsid w:val="00DC0597"/>
    <w:rsid w:val="00DC0685"/>
    <w:rsid w:val="00DC08C8"/>
    <w:rsid w:val="00DC1A52"/>
    <w:rsid w:val="00DC1BFD"/>
    <w:rsid w:val="00DC1C98"/>
    <w:rsid w:val="00DC224E"/>
    <w:rsid w:val="00DC27F1"/>
    <w:rsid w:val="00DC2C68"/>
    <w:rsid w:val="00DC2D63"/>
    <w:rsid w:val="00DC33E3"/>
    <w:rsid w:val="00DC3A86"/>
    <w:rsid w:val="00DC4791"/>
    <w:rsid w:val="00DC4BD8"/>
    <w:rsid w:val="00DC4C18"/>
    <w:rsid w:val="00DC4C50"/>
    <w:rsid w:val="00DC4DD0"/>
    <w:rsid w:val="00DC4E17"/>
    <w:rsid w:val="00DC5215"/>
    <w:rsid w:val="00DC61A4"/>
    <w:rsid w:val="00DC6386"/>
    <w:rsid w:val="00DC6424"/>
    <w:rsid w:val="00DC7082"/>
    <w:rsid w:val="00DC7A42"/>
    <w:rsid w:val="00DC7B3D"/>
    <w:rsid w:val="00DC7E6C"/>
    <w:rsid w:val="00DD0ED4"/>
    <w:rsid w:val="00DD23C6"/>
    <w:rsid w:val="00DD2A56"/>
    <w:rsid w:val="00DD2CD7"/>
    <w:rsid w:val="00DD3177"/>
    <w:rsid w:val="00DD3764"/>
    <w:rsid w:val="00DD45AD"/>
    <w:rsid w:val="00DD49AB"/>
    <w:rsid w:val="00DD4BCB"/>
    <w:rsid w:val="00DD4DBB"/>
    <w:rsid w:val="00DD528B"/>
    <w:rsid w:val="00DD5322"/>
    <w:rsid w:val="00DD59EF"/>
    <w:rsid w:val="00DD5C58"/>
    <w:rsid w:val="00DD6470"/>
    <w:rsid w:val="00DD64B0"/>
    <w:rsid w:val="00DD6702"/>
    <w:rsid w:val="00DE0E1B"/>
    <w:rsid w:val="00DE0F34"/>
    <w:rsid w:val="00DE1A77"/>
    <w:rsid w:val="00DE1AAD"/>
    <w:rsid w:val="00DE25F2"/>
    <w:rsid w:val="00DE2838"/>
    <w:rsid w:val="00DE2BB6"/>
    <w:rsid w:val="00DE2ED9"/>
    <w:rsid w:val="00DE30C9"/>
    <w:rsid w:val="00DE38E4"/>
    <w:rsid w:val="00DE5EC7"/>
    <w:rsid w:val="00DE6643"/>
    <w:rsid w:val="00DE6D6C"/>
    <w:rsid w:val="00DE6DD8"/>
    <w:rsid w:val="00DE7EBD"/>
    <w:rsid w:val="00DF0120"/>
    <w:rsid w:val="00DF0B3A"/>
    <w:rsid w:val="00DF0F0E"/>
    <w:rsid w:val="00DF0F5A"/>
    <w:rsid w:val="00DF220A"/>
    <w:rsid w:val="00DF2EA4"/>
    <w:rsid w:val="00DF31D0"/>
    <w:rsid w:val="00DF3CFB"/>
    <w:rsid w:val="00DF44D8"/>
    <w:rsid w:val="00DF475F"/>
    <w:rsid w:val="00DF476F"/>
    <w:rsid w:val="00DF4CCC"/>
    <w:rsid w:val="00DF4CE7"/>
    <w:rsid w:val="00DF5A65"/>
    <w:rsid w:val="00DF5E2E"/>
    <w:rsid w:val="00DF5E78"/>
    <w:rsid w:val="00DF69EF"/>
    <w:rsid w:val="00DF6C89"/>
    <w:rsid w:val="00DF756D"/>
    <w:rsid w:val="00DF7E00"/>
    <w:rsid w:val="00E0011C"/>
    <w:rsid w:val="00E00288"/>
    <w:rsid w:val="00E0029B"/>
    <w:rsid w:val="00E00FDB"/>
    <w:rsid w:val="00E0118F"/>
    <w:rsid w:val="00E01D0F"/>
    <w:rsid w:val="00E01EA2"/>
    <w:rsid w:val="00E024E0"/>
    <w:rsid w:val="00E028DF"/>
    <w:rsid w:val="00E02C14"/>
    <w:rsid w:val="00E036A1"/>
    <w:rsid w:val="00E047F8"/>
    <w:rsid w:val="00E048D5"/>
    <w:rsid w:val="00E04A3F"/>
    <w:rsid w:val="00E04D41"/>
    <w:rsid w:val="00E04E4A"/>
    <w:rsid w:val="00E04EBB"/>
    <w:rsid w:val="00E050BF"/>
    <w:rsid w:val="00E05268"/>
    <w:rsid w:val="00E0540C"/>
    <w:rsid w:val="00E05AE4"/>
    <w:rsid w:val="00E05EC5"/>
    <w:rsid w:val="00E06E1E"/>
    <w:rsid w:val="00E0733D"/>
    <w:rsid w:val="00E07F05"/>
    <w:rsid w:val="00E10207"/>
    <w:rsid w:val="00E105A3"/>
    <w:rsid w:val="00E10C8B"/>
    <w:rsid w:val="00E115EE"/>
    <w:rsid w:val="00E11879"/>
    <w:rsid w:val="00E11CD7"/>
    <w:rsid w:val="00E11E3C"/>
    <w:rsid w:val="00E1250C"/>
    <w:rsid w:val="00E12CDD"/>
    <w:rsid w:val="00E12CE2"/>
    <w:rsid w:val="00E1317A"/>
    <w:rsid w:val="00E13629"/>
    <w:rsid w:val="00E13640"/>
    <w:rsid w:val="00E1488A"/>
    <w:rsid w:val="00E1506E"/>
    <w:rsid w:val="00E150F5"/>
    <w:rsid w:val="00E15724"/>
    <w:rsid w:val="00E15F48"/>
    <w:rsid w:val="00E15F4F"/>
    <w:rsid w:val="00E15FE2"/>
    <w:rsid w:val="00E16D36"/>
    <w:rsid w:val="00E16E49"/>
    <w:rsid w:val="00E1723C"/>
    <w:rsid w:val="00E17393"/>
    <w:rsid w:val="00E203A7"/>
    <w:rsid w:val="00E20630"/>
    <w:rsid w:val="00E20827"/>
    <w:rsid w:val="00E20F69"/>
    <w:rsid w:val="00E20FFB"/>
    <w:rsid w:val="00E21CF6"/>
    <w:rsid w:val="00E2219E"/>
    <w:rsid w:val="00E221D4"/>
    <w:rsid w:val="00E2237C"/>
    <w:rsid w:val="00E22CA0"/>
    <w:rsid w:val="00E234C6"/>
    <w:rsid w:val="00E23517"/>
    <w:rsid w:val="00E24411"/>
    <w:rsid w:val="00E246A1"/>
    <w:rsid w:val="00E24788"/>
    <w:rsid w:val="00E24983"/>
    <w:rsid w:val="00E2558E"/>
    <w:rsid w:val="00E25808"/>
    <w:rsid w:val="00E25D13"/>
    <w:rsid w:val="00E26138"/>
    <w:rsid w:val="00E262E7"/>
    <w:rsid w:val="00E264A9"/>
    <w:rsid w:val="00E26B01"/>
    <w:rsid w:val="00E27A32"/>
    <w:rsid w:val="00E27CB0"/>
    <w:rsid w:val="00E30121"/>
    <w:rsid w:val="00E303F7"/>
    <w:rsid w:val="00E30407"/>
    <w:rsid w:val="00E30BFE"/>
    <w:rsid w:val="00E316B0"/>
    <w:rsid w:val="00E317AA"/>
    <w:rsid w:val="00E319A5"/>
    <w:rsid w:val="00E32C91"/>
    <w:rsid w:val="00E33086"/>
    <w:rsid w:val="00E3316D"/>
    <w:rsid w:val="00E335EB"/>
    <w:rsid w:val="00E33605"/>
    <w:rsid w:val="00E33870"/>
    <w:rsid w:val="00E33B0F"/>
    <w:rsid w:val="00E348BC"/>
    <w:rsid w:val="00E34DE8"/>
    <w:rsid w:val="00E35415"/>
    <w:rsid w:val="00E35CF1"/>
    <w:rsid w:val="00E36448"/>
    <w:rsid w:val="00E36494"/>
    <w:rsid w:val="00E36E4B"/>
    <w:rsid w:val="00E375B9"/>
    <w:rsid w:val="00E37607"/>
    <w:rsid w:val="00E37788"/>
    <w:rsid w:val="00E37B44"/>
    <w:rsid w:val="00E37F84"/>
    <w:rsid w:val="00E4013F"/>
    <w:rsid w:val="00E40F76"/>
    <w:rsid w:val="00E41233"/>
    <w:rsid w:val="00E41368"/>
    <w:rsid w:val="00E414A5"/>
    <w:rsid w:val="00E418ED"/>
    <w:rsid w:val="00E4239E"/>
    <w:rsid w:val="00E432B7"/>
    <w:rsid w:val="00E437F6"/>
    <w:rsid w:val="00E439F0"/>
    <w:rsid w:val="00E43B7C"/>
    <w:rsid w:val="00E441D4"/>
    <w:rsid w:val="00E4464E"/>
    <w:rsid w:val="00E45329"/>
    <w:rsid w:val="00E45664"/>
    <w:rsid w:val="00E45697"/>
    <w:rsid w:val="00E458FF"/>
    <w:rsid w:val="00E45CB4"/>
    <w:rsid w:val="00E45F7C"/>
    <w:rsid w:val="00E46331"/>
    <w:rsid w:val="00E46FDB"/>
    <w:rsid w:val="00E474D4"/>
    <w:rsid w:val="00E47D2E"/>
    <w:rsid w:val="00E50415"/>
    <w:rsid w:val="00E50DDD"/>
    <w:rsid w:val="00E50F07"/>
    <w:rsid w:val="00E521D7"/>
    <w:rsid w:val="00E5247C"/>
    <w:rsid w:val="00E52610"/>
    <w:rsid w:val="00E526FD"/>
    <w:rsid w:val="00E52A70"/>
    <w:rsid w:val="00E52C2C"/>
    <w:rsid w:val="00E534B6"/>
    <w:rsid w:val="00E53DC0"/>
    <w:rsid w:val="00E53E4C"/>
    <w:rsid w:val="00E54009"/>
    <w:rsid w:val="00E5535E"/>
    <w:rsid w:val="00E55523"/>
    <w:rsid w:val="00E55B70"/>
    <w:rsid w:val="00E55EEA"/>
    <w:rsid w:val="00E57D41"/>
    <w:rsid w:val="00E57EF3"/>
    <w:rsid w:val="00E6058B"/>
    <w:rsid w:val="00E605C3"/>
    <w:rsid w:val="00E60612"/>
    <w:rsid w:val="00E61247"/>
    <w:rsid w:val="00E61525"/>
    <w:rsid w:val="00E61F8C"/>
    <w:rsid w:val="00E63544"/>
    <w:rsid w:val="00E635B0"/>
    <w:rsid w:val="00E636D7"/>
    <w:rsid w:val="00E63F03"/>
    <w:rsid w:val="00E647A0"/>
    <w:rsid w:val="00E65864"/>
    <w:rsid w:val="00E6609B"/>
    <w:rsid w:val="00E668FC"/>
    <w:rsid w:val="00E66C61"/>
    <w:rsid w:val="00E6703E"/>
    <w:rsid w:val="00E670E0"/>
    <w:rsid w:val="00E67250"/>
    <w:rsid w:val="00E6768E"/>
    <w:rsid w:val="00E676FF"/>
    <w:rsid w:val="00E70CA0"/>
    <w:rsid w:val="00E71303"/>
    <w:rsid w:val="00E71327"/>
    <w:rsid w:val="00E71730"/>
    <w:rsid w:val="00E71D74"/>
    <w:rsid w:val="00E7241C"/>
    <w:rsid w:val="00E72557"/>
    <w:rsid w:val="00E728DD"/>
    <w:rsid w:val="00E72C1C"/>
    <w:rsid w:val="00E7330E"/>
    <w:rsid w:val="00E73D4F"/>
    <w:rsid w:val="00E74568"/>
    <w:rsid w:val="00E746A0"/>
    <w:rsid w:val="00E74B0A"/>
    <w:rsid w:val="00E74C36"/>
    <w:rsid w:val="00E75B2A"/>
    <w:rsid w:val="00E763B7"/>
    <w:rsid w:val="00E76452"/>
    <w:rsid w:val="00E769F9"/>
    <w:rsid w:val="00E7753A"/>
    <w:rsid w:val="00E77572"/>
    <w:rsid w:val="00E7796D"/>
    <w:rsid w:val="00E779DC"/>
    <w:rsid w:val="00E80702"/>
    <w:rsid w:val="00E80707"/>
    <w:rsid w:val="00E819AC"/>
    <w:rsid w:val="00E81C08"/>
    <w:rsid w:val="00E81D75"/>
    <w:rsid w:val="00E821C1"/>
    <w:rsid w:val="00E822AB"/>
    <w:rsid w:val="00E82317"/>
    <w:rsid w:val="00E8248C"/>
    <w:rsid w:val="00E8294E"/>
    <w:rsid w:val="00E8359E"/>
    <w:rsid w:val="00E837F7"/>
    <w:rsid w:val="00E83A15"/>
    <w:rsid w:val="00E8407A"/>
    <w:rsid w:val="00E84435"/>
    <w:rsid w:val="00E84CD5"/>
    <w:rsid w:val="00E85461"/>
    <w:rsid w:val="00E85677"/>
    <w:rsid w:val="00E85929"/>
    <w:rsid w:val="00E8599E"/>
    <w:rsid w:val="00E86477"/>
    <w:rsid w:val="00E86F3A"/>
    <w:rsid w:val="00E8726D"/>
    <w:rsid w:val="00E876A4"/>
    <w:rsid w:val="00E878C4"/>
    <w:rsid w:val="00E903A6"/>
    <w:rsid w:val="00E90630"/>
    <w:rsid w:val="00E908FA"/>
    <w:rsid w:val="00E925BA"/>
    <w:rsid w:val="00E92E5E"/>
    <w:rsid w:val="00E932D5"/>
    <w:rsid w:val="00E9333F"/>
    <w:rsid w:val="00E93646"/>
    <w:rsid w:val="00E93DE2"/>
    <w:rsid w:val="00E94FA4"/>
    <w:rsid w:val="00E955EF"/>
    <w:rsid w:val="00E95B66"/>
    <w:rsid w:val="00E95C00"/>
    <w:rsid w:val="00E95F2C"/>
    <w:rsid w:val="00E9665D"/>
    <w:rsid w:val="00E9678F"/>
    <w:rsid w:val="00E96A21"/>
    <w:rsid w:val="00E96B46"/>
    <w:rsid w:val="00E971A1"/>
    <w:rsid w:val="00E97248"/>
    <w:rsid w:val="00E9782E"/>
    <w:rsid w:val="00E97B18"/>
    <w:rsid w:val="00E97D55"/>
    <w:rsid w:val="00E97FEC"/>
    <w:rsid w:val="00EA095A"/>
    <w:rsid w:val="00EA178F"/>
    <w:rsid w:val="00EA1AD0"/>
    <w:rsid w:val="00EA1B4D"/>
    <w:rsid w:val="00EA1CD0"/>
    <w:rsid w:val="00EA1D74"/>
    <w:rsid w:val="00EA1F48"/>
    <w:rsid w:val="00EA206B"/>
    <w:rsid w:val="00EA22E6"/>
    <w:rsid w:val="00EA2A36"/>
    <w:rsid w:val="00EA39D2"/>
    <w:rsid w:val="00EA4760"/>
    <w:rsid w:val="00EA4C4D"/>
    <w:rsid w:val="00EA4D63"/>
    <w:rsid w:val="00EA59F4"/>
    <w:rsid w:val="00EA6406"/>
    <w:rsid w:val="00EA667F"/>
    <w:rsid w:val="00EA6A8A"/>
    <w:rsid w:val="00EA6FA7"/>
    <w:rsid w:val="00EA7AEB"/>
    <w:rsid w:val="00EB023F"/>
    <w:rsid w:val="00EB02A5"/>
    <w:rsid w:val="00EB043C"/>
    <w:rsid w:val="00EB099C"/>
    <w:rsid w:val="00EB10E8"/>
    <w:rsid w:val="00EB11FB"/>
    <w:rsid w:val="00EB1C5B"/>
    <w:rsid w:val="00EB2079"/>
    <w:rsid w:val="00EB2091"/>
    <w:rsid w:val="00EB26B4"/>
    <w:rsid w:val="00EB2F7A"/>
    <w:rsid w:val="00EB3286"/>
    <w:rsid w:val="00EB3531"/>
    <w:rsid w:val="00EB3564"/>
    <w:rsid w:val="00EB3639"/>
    <w:rsid w:val="00EB3B98"/>
    <w:rsid w:val="00EB3CB9"/>
    <w:rsid w:val="00EB3EAD"/>
    <w:rsid w:val="00EB46CE"/>
    <w:rsid w:val="00EB4AE2"/>
    <w:rsid w:val="00EB4EF9"/>
    <w:rsid w:val="00EB5B30"/>
    <w:rsid w:val="00EB5D73"/>
    <w:rsid w:val="00EB6543"/>
    <w:rsid w:val="00EB72AB"/>
    <w:rsid w:val="00EB7CF2"/>
    <w:rsid w:val="00EC0686"/>
    <w:rsid w:val="00EC0F09"/>
    <w:rsid w:val="00EC128C"/>
    <w:rsid w:val="00EC16D3"/>
    <w:rsid w:val="00EC2088"/>
    <w:rsid w:val="00EC213A"/>
    <w:rsid w:val="00EC3EBC"/>
    <w:rsid w:val="00EC4806"/>
    <w:rsid w:val="00EC49BB"/>
    <w:rsid w:val="00EC4FC3"/>
    <w:rsid w:val="00EC54F6"/>
    <w:rsid w:val="00EC6022"/>
    <w:rsid w:val="00EC611D"/>
    <w:rsid w:val="00EC6415"/>
    <w:rsid w:val="00EC68C3"/>
    <w:rsid w:val="00EC7758"/>
    <w:rsid w:val="00EC7B95"/>
    <w:rsid w:val="00EC7DD2"/>
    <w:rsid w:val="00ED05E0"/>
    <w:rsid w:val="00ED096D"/>
    <w:rsid w:val="00ED1DD9"/>
    <w:rsid w:val="00ED3475"/>
    <w:rsid w:val="00ED35C9"/>
    <w:rsid w:val="00ED3EB6"/>
    <w:rsid w:val="00ED43C5"/>
    <w:rsid w:val="00ED46C8"/>
    <w:rsid w:val="00ED4DD6"/>
    <w:rsid w:val="00ED4F55"/>
    <w:rsid w:val="00ED534A"/>
    <w:rsid w:val="00ED5532"/>
    <w:rsid w:val="00ED59A3"/>
    <w:rsid w:val="00ED5B72"/>
    <w:rsid w:val="00ED676E"/>
    <w:rsid w:val="00ED688E"/>
    <w:rsid w:val="00ED7250"/>
    <w:rsid w:val="00ED7455"/>
    <w:rsid w:val="00ED7CD7"/>
    <w:rsid w:val="00ED7DA5"/>
    <w:rsid w:val="00EE0581"/>
    <w:rsid w:val="00EE0B94"/>
    <w:rsid w:val="00EE1279"/>
    <w:rsid w:val="00EE13CB"/>
    <w:rsid w:val="00EE14FA"/>
    <w:rsid w:val="00EE1933"/>
    <w:rsid w:val="00EE1AFE"/>
    <w:rsid w:val="00EE2CA1"/>
    <w:rsid w:val="00EE2D36"/>
    <w:rsid w:val="00EE2D3B"/>
    <w:rsid w:val="00EE2D81"/>
    <w:rsid w:val="00EE2E74"/>
    <w:rsid w:val="00EE2FEF"/>
    <w:rsid w:val="00EE3362"/>
    <w:rsid w:val="00EE33D6"/>
    <w:rsid w:val="00EE357E"/>
    <w:rsid w:val="00EE36F8"/>
    <w:rsid w:val="00EE3702"/>
    <w:rsid w:val="00EE47EF"/>
    <w:rsid w:val="00EE51F1"/>
    <w:rsid w:val="00EE57FE"/>
    <w:rsid w:val="00EE5856"/>
    <w:rsid w:val="00EE593D"/>
    <w:rsid w:val="00EE5A93"/>
    <w:rsid w:val="00EE7BC2"/>
    <w:rsid w:val="00EF0464"/>
    <w:rsid w:val="00EF0BD5"/>
    <w:rsid w:val="00EF0C9B"/>
    <w:rsid w:val="00EF26C7"/>
    <w:rsid w:val="00EF27DB"/>
    <w:rsid w:val="00EF29B2"/>
    <w:rsid w:val="00EF2A2C"/>
    <w:rsid w:val="00EF2B3F"/>
    <w:rsid w:val="00EF2D8E"/>
    <w:rsid w:val="00EF2F59"/>
    <w:rsid w:val="00EF306E"/>
    <w:rsid w:val="00EF322D"/>
    <w:rsid w:val="00EF3517"/>
    <w:rsid w:val="00EF37A2"/>
    <w:rsid w:val="00EF3FDD"/>
    <w:rsid w:val="00EF416E"/>
    <w:rsid w:val="00EF54A2"/>
    <w:rsid w:val="00EF5947"/>
    <w:rsid w:val="00EF5C62"/>
    <w:rsid w:val="00EF5FD3"/>
    <w:rsid w:val="00EF6229"/>
    <w:rsid w:val="00EF6583"/>
    <w:rsid w:val="00EF68DF"/>
    <w:rsid w:val="00EF693A"/>
    <w:rsid w:val="00EF6BD5"/>
    <w:rsid w:val="00EF6D27"/>
    <w:rsid w:val="00EF6D3D"/>
    <w:rsid w:val="00EF6D9E"/>
    <w:rsid w:val="00EF7367"/>
    <w:rsid w:val="00EF75E7"/>
    <w:rsid w:val="00F0073B"/>
    <w:rsid w:val="00F00800"/>
    <w:rsid w:val="00F0089F"/>
    <w:rsid w:val="00F019F9"/>
    <w:rsid w:val="00F01A09"/>
    <w:rsid w:val="00F01DE8"/>
    <w:rsid w:val="00F021AB"/>
    <w:rsid w:val="00F0227F"/>
    <w:rsid w:val="00F036D6"/>
    <w:rsid w:val="00F03A63"/>
    <w:rsid w:val="00F03B55"/>
    <w:rsid w:val="00F040B9"/>
    <w:rsid w:val="00F045BB"/>
    <w:rsid w:val="00F04B2E"/>
    <w:rsid w:val="00F04C31"/>
    <w:rsid w:val="00F05420"/>
    <w:rsid w:val="00F05CE3"/>
    <w:rsid w:val="00F0646D"/>
    <w:rsid w:val="00F064DA"/>
    <w:rsid w:val="00F065BB"/>
    <w:rsid w:val="00F06F56"/>
    <w:rsid w:val="00F07FA5"/>
    <w:rsid w:val="00F1082F"/>
    <w:rsid w:val="00F11591"/>
    <w:rsid w:val="00F11F06"/>
    <w:rsid w:val="00F122FA"/>
    <w:rsid w:val="00F12550"/>
    <w:rsid w:val="00F12995"/>
    <w:rsid w:val="00F12AF7"/>
    <w:rsid w:val="00F13A0E"/>
    <w:rsid w:val="00F1494F"/>
    <w:rsid w:val="00F15161"/>
    <w:rsid w:val="00F15C04"/>
    <w:rsid w:val="00F15C45"/>
    <w:rsid w:val="00F15EF5"/>
    <w:rsid w:val="00F16FD9"/>
    <w:rsid w:val="00F172BA"/>
    <w:rsid w:val="00F1742A"/>
    <w:rsid w:val="00F174AB"/>
    <w:rsid w:val="00F178C5"/>
    <w:rsid w:val="00F1794D"/>
    <w:rsid w:val="00F20010"/>
    <w:rsid w:val="00F204A5"/>
    <w:rsid w:val="00F20944"/>
    <w:rsid w:val="00F209C0"/>
    <w:rsid w:val="00F20D70"/>
    <w:rsid w:val="00F213D6"/>
    <w:rsid w:val="00F214CC"/>
    <w:rsid w:val="00F2155A"/>
    <w:rsid w:val="00F21C47"/>
    <w:rsid w:val="00F22DB9"/>
    <w:rsid w:val="00F232E6"/>
    <w:rsid w:val="00F2339D"/>
    <w:rsid w:val="00F2384A"/>
    <w:rsid w:val="00F24020"/>
    <w:rsid w:val="00F24493"/>
    <w:rsid w:val="00F24C7F"/>
    <w:rsid w:val="00F24CBF"/>
    <w:rsid w:val="00F25034"/>
    <w:rsid w:val="00F2568B"/>
    <w:rsid w:val="00F257CD"/>
    <w:rsid w:val="00F2591B"/>
    <w:rsid w:val="00F25EB5"/>
    <w:rsid w:val="00F26344"/>
    <w:rsid w:val="00F26FA6"/>
    <w:rsid w:val="00F27184"/>
    <w:rsid w:val="00F276B1"/>
    <w:rsid w:val="00F31024"/>
    <w:rsid w:val="00F317D6"/>
    <w:rsid w:val="00F317DB"/>
    <w:rsid w:val="00F31BC2"/>
    <w:rsid w:val="00F31C1F"/>
    <w:rsid w:val="00F3215C"/>
    <w:rsid w:val="00F32386"/>
    <w:rsid w:val="00F32604"/>
    <w:rsid w:val="00F336CB"/>
    <w:rsid w:val="00F34106"/>
    <w:rsid w:val="00F341D7"/>
    <w:rsid w:val="00F344B9"/>
    <w:rsid w:val="00F34A61"/>
    <w:rsid w:val="00F3510B"/>
    <w:rsid w:val="00F35E63"/>
    <w:rsid w:val="00F35F8E"/>
    <w:rsid w:val="00F360B1"/>
    <w:rsid w:val="00F3686C"/>
    <w:rsid w:val="00F36BA0"/>
    <w:rsid w:val="00F37B37"/>
    <w:rsid w:val="00F37B80"/>
    <w:rsid w:val="00F37E6A"/>
    <w:rsid w:val="00F37F1B"/>
    <w:rsid w:val="00F40753"/>
    <w:rsid w:val="00F4158A"/>
    <w:rsid w:val="00F41703"/>
    <w:rsid w:val="00F417D4"/>
    <w:rsid w:val="00F42294"/>
    <w:rsid w:val="00F422E2"/>
    <w:rsid w:val="00F426AF"/>
    <w:rsid w:val="00F4291C"/>
    <w:rsid w:val="00F42E87"/>
    <w:rsid w:val="00F43527"/>
    <w:rsid w:val="00F44014"/>
    <w:rsid w:val="00F4419E"/>
    <w:rsid w:val="00F44294"/>
    <w:rsid w:val="00F4440B"/>
    <w:rsid w:val="00F4470B"/>
    <w:rsid w:val="00F44910"/>
    <w:rsid w:val="00F44CD3"/>
    <w:rsid w:val="00F44D10"/>
    <w:rsid w:val="00F451D2"/>
    <w:rsid w:val="00F45950"/>
    <w:rsid w:val="00F467EB"/>
    <w:rsid w:val="00F46D09"/>
    <w:rsid w:val="00F47229"/>
    <w:rsid w:val="00F472F8"/>
    <w:rsid w:val="00F473A2"/>
    <w:rsid w:val="00F474CC"/>
    <w:rsid w:val="00F5014B"/>
    <w:rsid w:val="00F50999"/>
    <w:rsid w:val="00F51032"/>
    <w:rsid w:val="00F517F2"/>
    <w:rsid w:val="00F51D98"/>
    <w:rsid w:val="00F522D9"/>
    <w:rsid w:val="00F5335B"/>
    <w:rsid w:val="00F53994"/>
    <w:rsid w:val="00F53E35"/>
    <w:rsid w:val="00F5441C"/>
    <w:rsid w:val="00F545B7"/>
    <w:rsid w:val="00F54A69"/>
    <w:rsid w:val="00F54DB0"/>
    <w:rsid w:val="00F55068"/>
    <w:rsid w:val="00F5543B"/>
    <w:rsid w:val="00F555D5"/>
    <w:rsid w:val="00F55C74"/>
    <w:rsid w:val="00F564AD"/>
    <w:rsid w:val="00F5691E"/>
    <w:rsid w:val="00F56AF4"/>
    <w:rsid w:val="00F57586"/>
    <w:rsid w:val="00F60838"/>
    <w:rsid w:val="00F60A59"/>
    <w:rsid w:val="00F616F6"/>
    <w:rsid w:val="00F61ADB"/>
    <w:rsid w:val="00F62280"/>
    <w:rsid w:val="00F637B3"/>
    <w:rsid w:val="00F63A7F"/>
    <w:rsid w:val="00F63C8B"/>
    <w:rsid w:val="00F63F7E"/>
    <w:rsid w:val="00F64395"/>
    <w:rsid w:val="00F648B3"/>
    <w:rsid w:val="00F64CBF"/>
    <w:rsid w:val="00F64D3D"/>
    <w:rsid w:val="00F64ED5"/>
    <w:rsid w:val="00F65B7C"/>
    <w:rsid w:val="00F65C61"/>
    <w:rsid w:val="00F65DBA"/>
    <w:rsid w:val="00F65E65"/>
    <w:rsid w:val="00F66378"/>
    <w:rsid w:val="00F6682D"/>
    <w:rsid w:val="00F66CFA"/>
    <w:rsid w:val="00F66D74"/>
    <w:rsid w:val="00F67B9B"/>
    <w:rsid w:val="00F700EE"/>
    <w:rsid w:val="00F701A2"/>
    <w:rsid w:val="00F705B7"/>
    <w:rsid w:val="00F706F3"/>
    <w:rsid w:val="00F708F7"/>
    <w:rsid w:val="00F70977"/>
    <w:rsid w:val="00F70FB3"/>
    <w:rsid w:val="00F720DA"/>
    <w:rsid w:val="00F72595"/>
    <w:rsid w:val="00F72B3B"/>
    <w:rsid w:val="00F72FA0"/>
    <w:rsid w:val="00F736AC"/>
    <w:rsid w:val="00F73C07"/>
    <w:rsid w:val="00F73CE6"/>
    <w:rsid w:val="00F74E39"/>
    <w:rsid w:val="00F75062"/>
    <w:rsid w:val="00F7533E"/>
    <w:rsid w:val="00F7550B"/>
    <w:rsid w:val="00F7552D"/>
    <w:rsid w:val="00F75642"/>
    <w:rsid w:val="00F75E35"/>
    <w:rsid w:val="00F763A7"/>
    <w:rsid w:val="00F77689"/>
    <w:rsid w:val="00F77740"/>
    <w:rsid w:val="00F779DD"/>
    <w:rsid w:val="00F77F05"/>
    <w:rsid w:val="00F809D8"/>
    <w:rsid w:val="00F81B06"/>
    <w:rsid w:val="00F81DEE"/>
    <w:rsid w:val="00F827A3"/>
    <w:rsid w:val="00F831D6"/>
    <w:rsid w:val="00F8363E"/>
    <w:rsid w:val="00F84544"/>
    <w:rsid w:val="00F84686"/>
    <w:rsid w:val="00F84768"/>
    <w:rsid w:val="00F84FAE"/>
    <w:rsid w:val="00F85930"/>
    <w:rsid w:val="00F85C8D"/>
    <w:rsid w:val="00F85D4D"/>
    <w:rsid w:val="00F86B08"/>
    <w:rsid w:val="00F86DE3"/>
    <w:rsid w:val="00F90030"/>
    <w:rsid w:val="00F9067F"/>
    <w:rsid w:val="00F92D7D"/>
    <w:rsid w:val="00F93125"/>
    <w:rsid w:val="00F9322F"/>
    <w:rsid w:val="00F93249"/>
    <w:rsid w:val="00F939A9"/>
    <w:rsid w:val="00F93C30"/>
    <w:rsid w:val="00F948CA"/>
    <w:rsid w:val="00F94D06"/>
    <w:rsid w:val="00F9511D"/>
    <w:rsid w:val="00F95268"/>
    <w:rsid w:val="00F9538F"/>
    <w:rsid w:val="00F95431"/>
    <w:rsid w:val="00F95852"/>
    <w:rsid w:val="00F959A6"/>
    <w:rsid w:val="00F95B64"/>
    <w:rsid w:val="00F96C83"/>
    <w:rsid w:val="00F96DDE"/>
    <w:rsid w:val="00F978CB"/>
    <w:rsid w:val="00FA0026"/>
    <w:rsid w:val="00FA0DDE"/>
    <w:rsid w:val="00FA0DFA"/>
    <w:rsid w:val="00FA12B4"/>
    <w:rsid w:val="00FA14FD"/>
    <w:rsid w:val="00FA17C0"/>
    <w:rsid w:val="00FA1AE9"/>
    <w:rsid w:val="00FA271B"/>
    <w:rsid w:val="00FA2DCE"/>
    <w:rsid w:val="00FA30A8"/>
    <w:rsid w:val="00FA38C8"/>
    <w:rsid w:val="00FA3A3D"/>
    <w:rsid w:val="00FA3B02"/>
    <w:rsid w:val="00FA4539"/>
    <w:rsid w:val="00FA4F61"/>
    <w:rsid w:val="00FA51A6"/>
    <w:rsid w:val="00FA52D5"/>
    <w:rsid w:val="00FA53E9"/>
    <w:rsid w:val="00FA6387"/>
    <w:rsid w:val="00FA6833"/>
    <w:rsid w:val="00FA6879"/>
    <w:rsid w:val="00FA7994"/>
    <w:rsid w:val="00FB0338"/>
    <w:rsid w:val="00FB06B0"/>
    <w:rsid w:val="00FB083F"/>
    <w:rsid w:val="00FB08A6"/>
    <w:rsid w:val="00FB099C"/>
    <w:rsid w:val="00FB0DEE"/>
    <w:rsid w:val="00FB1524"/>
    <w:rsid w:val="00FB1554"/>
    <w:rsid w:val="00FB1F65"/>
    <w:rsid w:val="00FB2852"/>
    <w:rsid w:val="00FB2E79"/>
    <w:rsid w:val="00FB3093"/>
    <w:rsid w:val="00FB30C0"/>
    <w:rsid w:val="00FB310B"/>
    <w:rsid w:val="00FB3F37"/>
    <w:rsid w:val="00FB4097"/>
    <w:rsid w:val="00FB420D"/>
    <w:rsid w:val="00FB436B"/>
    <w:rsid w:val="00FB54AE"/>
    <w:rsid w:val="00FB55C7"/>
    <w:rsid w:val="00FB5FF8"/>
    <w:rsid w:val="00FB6318"/>
    <w:rsid w:val="00FB68DC"/>
    <w:rsid w:val="00FB6EE2"/>
    <w:rsid w:val="00FB7986"/>
    <w:rsid w:val="00FB7A11"/>
    <w:rsid w:val="00FB7F4D"/>
    <w:rsid w:val="00FC0347"/>
    <w:rsid w:val="00FC0703"/>
    <w:rsid w:val="00FC19A8"/>
    <w:rsid w:val="00FC1E99"/>
    <w:rsid w:val="00FC26C0"/>
    <w:rsid w:val="00FC2971"/>
    <w:rsid w:val="00FC2FD8"/>
    <w:rsid w:val="00FC302C"/>
    <w:rsid w:val="00FC3347"/>
    <w:rsid w:val="00FC3BDA"/>
    <w:rsid w:val="00FC48E5"/>
    <w:rsid w:val="00FC5F11"/>
    <w:rsid w:val="00FC5F2B"/>
    <w:rsid w:val="00FC68FA"/>
    <w:rsid w:val="00FC7216"/>
    <w:rsid w:val="00FC7354"/>
    <w:rsid w:val="00FC745C"/>
    <w:rsid w:val="00FC7B76"/>
    <w:rsid w:val="00FC7C22"/>
    <w:rsid w:val="00FD0181"/>
    <w:rsid w:val="00FD066F"/>
    <w:rsid w:val="00FD0D03"/>
    <w:rsid w:val="00FD210F"/>
    <w:rsid w:val="00FD25D2"/>
    <w:rsid w:val="00FD264B"/>
    <w:rsid w:val="00FD29AC"/>
    <w:rsid w:val="00FD36B2"/>
    <w:rsid w:val="00FD36B8"/>
    <w:rsid w:val="00FD37E5"/>
    <w:rsid w:val="00FD47D6"/>
    <w:rsid w:val="00FD5B28"/>
    <w:rsid w:val="00FD6472"/>
    <w:rsid w:val="00FD7033"/>
    <w:rsid w:val="00FD72E9"/>
    <w:rsid w:val="00FD73C0"/>
    <w:rsid w:val="00FD7A1F"/>
    <w:rsid w:val="00FD7C9D"/>
    <w:rsid w:val="00FE048D"/>
    <w:rsid w:val="00FE0ED2"/>
    <w:rsid w:val="00FE1826"/>
    <w:rsid w:val="00FE1F23"/>
    <w:rsid w:val="00FE2664"/>
    <w:rsid w:val="00FE3734"/>
    <w:rsid w:val="00FE37DC"/>
    <w:rsid w:val="00FE5485"/>
    <w:rsid w:val="00FE5C99"/>
    <w:rsid w:val="00FE60D7"/>
    <w:rsid w:val="00FE63D1"/>
    <w:rsid w:val="00FE67E3"/>
    <w:rsid w:val="00FE69AD"/>
    <w:rsid w:val="00FE70F3"/>
    <w:rsid w:val="00FE74E8"/>
    <w:rsid w:val="00FE77DD"/>
    <w:rsid w:val="00FE78C6"/>
    <w:rsid w:val="00FF0073"/>
    <w:rsid w:val="00FF06CE"/>
    <w:rsid w:val="00FF0CE5"/>
    <w:rsid w:val="00FF0E3C"/>
    <w:rsid w:val="00FF1370"/>
    <w:rsid w:val="00FF1DA6"/>
    <w:rsid w:val="00FF1F31"/>
    <w:rsid w:val="00FF240F"/>
    <w:rsid w:val="00FF2525"/>
    <w:rsid w:val="00FF2530"/>
    <w:rsid w:val="00FF32BE"/>
    <w:rsid w:val="00FF405F"/>
    <w:rsid w:val="00FF424A"/>
    <w:rsid w:val="00FF5024"/>
    <w:rsid w:val="00FF503D"/>
    <w:rsid w:val="00FF54FF"/>
    <w:rsid w:val="00FF6854"/>
    <w:rsid w:val="00FF6DEE"/>
    <w:rsid w:val="00FF6ED4"/>
    <w:rsid w:val="00FF77C0"/>
    <w:rsid w:val="00FF7A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A08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0915"/>
  </w:style>
  <w:style w:type="paragraph" w:styleId="Heading1">
    <w:name w:val="heading 1"/>
    <w:basedOn w:val="Normal"/>
    <w:next w:val="Normal"/>
    <w:link w:val="Heading1Char"/>
    <w:uiPriority w:val="9"/>
    <w:qFormat/>
    <w:rsid w:val="00D02B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12AF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0596"/>
    <w:pPr>
      <w:ind w:left="720"/>
      <w:contextualSpacing/>
    </w:pPr>
  </w:style>
  <w:style w:type="paragraph" w:styleId="FootnoteText">
    <w:name w:val="footnote text"/>
    <w:basedOn w:val="Normal"/>
    <w:link w:val="FootnoteTextChar"/>
    <w:uiPriority w:val="99"/>
    <w:semiHidden/>
    <w:unhideWhenUsed/>
    <w:rsid w:val="00513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3801"/>
    <w:rPr>
      <w:sz w:val="20"/>
      <w:szCs w:val="20"/>
    </w:rPr>
  </w:style>
  <w:style w:type="character" w:styleId="FootnoteReference">
    <w:name w:val="footnote reference"/>
    <w:basedOn w:val="DefaultParagraphFont"/>
    <w:uiPriority w:val="99"/>
    <w:semiHidden/>
    <w:unhideWhenUsed/>
    <w:rsid w:val="00513801"/>
    <w:rPr>
      <w:vertAlign w:val="superscript"/>
    </w:rPr>
  </w:style>
  <w:style w:type="character" w:styleId="Hyperlink">
    <w:name w:val="Hyperlink"/>
    <w:basedOn w:val="DefaultParagraphFont"/>
    <w:uiPriority w:val="99"/>
    <w:unhideWhenUsed/>
    <w:rsid w:val="00E45664"/>
    <w:rPr>
      <w:color w:val="0000FF"/>
      <w:u w:val="single"/>
    </w:rPr>
  </w:style>
  <w:style w:type="paragraph" w:styleId="NormalWeb">
    <w:name w:val="Normal (Web)"/>
    <w:basedOn w:val="Normal"/>
    <w:uiPriority w:val="99"/>
    <w:semiHidden/>
    <w:unhideWhenUsed/>
    <w:rsid w:val="00FE77D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5245A"/>
    <w:rPr>
      <w:sz w:val="16"/>
      <w:szCs w:val="16"/>
    </w:rPr>
  </w:style>
  <w:style w:type="paragraph" w:styleId="CommentText">
    <w:name w:val="annotation text"/>
    <w:basedOn w:val="Normal"/>
    <w:link w:val="CommentTextChar"/>
    <w:uiPriority w:val="99"/>
    <w:semiHidden/>
    <w:unhideWhenUsed/>
    <w:rsid w:val="00D5245A"/>
    <w:pPr>
      <w:spacing w:line="240" w:lineRule="auto"/>
    </w:pPr>
    <w:rPr>
      <w:sz w:val="20"/>
      <w:szCs w:val="20"/>
    </w:rPr>
  </w:style>
  <w:style w:type="character" w:customStyle="1" w:styleId="CommentTextChar">
    <w:name w:val="Comment Text Char"/>
    <w:basedOn w:val="DefaultParagraphFont"/>
    <w:link w:val="CommentText"/>
    <w:uiPriority w:val="99"/>
    <w:semiHidden/>
    <w:rsid w:val="00D5245A"/>
    <w:rPr>
      <w:sz w:val="20"/>
      <w:szCs w:val="20"/>
    </w:rPr>
  </w:style>
  <w:style w:type="paragraph" w:styleId="CommentSubject">
    <w:name w:val="annotation subject"/>
    <w:basedOn w:val="CommentText"/>
    <w:next w:val="CommentText"/>
    <w:link w:val="CommentSubjectChar"/>
    <w:uiPriority w:val="99"/>
    <w:semiHidden/>
    <w:unhideWhenUsed/>
    <w:rsid w:val="00D5245A"/>
    <w:rPr>
      <w:b/>
      <w:bCs/>
    </w:rPr>
  </w:style>
  <w:style w:type="character" w:customStyle="1" w:styleId="CommentSubjectChar">
    <w:name w:val="Comment Subject Char"/>
    <w:basedOn w:val="CommentTextChar"/>
    <w:link w:val="CommentSubject"/>
    <w:uiPriority w:val="99"/>
    <w:semiHidden/>
    <w:rsid w:val="00D5245A"/>
    <w:rPr>
      <w:b/>
      <w:bCs/>
      <w:sz w:val="20"/>
      <w:szCs w:val="20"/>
    </w:rPr>
  </w:style>
  <w:style w:type="paragraph" w:styleId="BalloonText">
    <w:name w:val="Balloon Text"/>
    <w:basedOn w:val="Normal"/>
    <w:link w:val="BalloonTextChar"/>
    <w:uiPriority w:val="99"/>
    <w:semiHidden/>
    <w:unhideWhenUsed/>
    <w:rsid w:val="00D52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245A"/>
    <w:rPr>
      <w:rFonts w:ascii="Segoe UI" w:hAnsi="Segoe UI" w:cs="Segoe UI"/>
      <w:sz w:val="18"/>
      <w:szCs w:val="18"/>
    </w:rPr>
  </w:style>
  <w:style w:type="paragraph" w:styleId="Header">
    <w:name w:val="header"/>
    <w:basedOn w:val="Normal"/>
    <w:link w:val="HeaderChar"/>
    <w:uiPriority w:val="99"/>
    <w:unhideWhenUsed/>
    <w:rsid w:val="004A2C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CAB"/>
  </w:style>
  <w:style w:type="paragraph" w:styleId="Footer">
    <w:name w:val="footer"/>
    <w:basedOn w:val="Normal"/>
    <w:link w:val="FooterChar"/>
    <w:uiPriority w:val="99"/>
    <w:unhideWhenUsed/>
    <w:rsid w:val="004A2C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CAB"/>
  </w:style>
  <w:style w:type="character" w:customStyle="1" w:styleId="A4">
    <w:name w:val="A4"/>
    <w:uiPriority w:val="99"/>
    <w:rsid w:val="00E94FA4"/>
    <w:rPr>
      <w:color w:val="000000"/>
    </w:rPr>
  </w:style>
  <w:style w:type="paragraph" w:styleId="Caption">
    <w:name w:val="caption"/>
    <w:basedOn w:val="Normal"/>
    <w:next w:val="Normal"/>
    <w:link w:val="CaptionChar"/>
    <w:uiPriority w:val="35"/>
    <w:unhideWhenUsed/>
    <w:qFormat/>
    <w:rsid w:val="0063106C"/>
    <w:pPr>
      <w:spacing w:line="240" w:lineRule="auto"/>
    </w:pPr>
    <w:rPr>
      <w:rFonts w:ascii="Times New Roman" w:eastAsia="Times New Roman" w:hAnsi="Times New Roman" w:cs="Times New Roman"/>
      <w:i/>
      <w:iCs/>
      <w:color w:val="1F497D" w:themeColor="text2"/>
      <w:sz w:val="18"/>
      <w:szCs w:val="18"/>
      <w:lang w:val="en-ID"/>
    </w:rPr>
  </w:style>
  <w:style w:type="character" w:customStyle="1" w:styleId="Heading1Char">
    <w:name w:val="Heading 1 Char"/>
    <w:basedOn w:val="DefaultParagraphFont"/>
    <w:link w:val="Heading1"/>
    <w:uiPriority w:val="9"/>
    <w:rsid w:val="00D02B6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E4D05"/>
    <w:pPr>
      <w:spacing w:line="259" w:lineRule="auto"/>
      <w:outlineLvl w:val="9"/>
    </w:pPr>
  </w:style>
  <w:style w:type="paragraph" w:styleId="TOC1">
    <w:name w:val="toc 1"/>
    <w:basedOn w:val="Normal"/>
    <w:next w:val="Normal"/>
    <w:autoRedefine/>
    <w:uiPriority w:val="39"/>
    <w:unhideWhenUsed/>
    <w:rsid w:val="00E15FE2"/>
    <w:pPr>
      <w:tabs>
        <w:tab w:val="right" w:leader="dot" w:pos="7928"/>
      </w:tabs>
      <w:spacing w:after="100"/>
    </w:pPr>
  </w:style>
  <w:style w:type="paragraph" w:styleId="TOC2">
    <w:name w:val="toc 2"/>
    <w:basedOn w:val="Normal"/>
    <w:next w:val="Normal"/>
    <w:autoRedefine/>
    <w:uiPriority w:val="39"/>
    <w:unhideWhenUsed/>
    <w:rsid w:val="00BE4D05"/>
    <w:pPr>
      <w:spacing w:after="100"/>
      <w:ind w:left="220"/>
    </w:pPr>
  </w:style>
  <w:style w:type="paragraph" w:styleId="TOC3">
    <w:name w:val="toc 3"/>
    <w:basedOn w:val="Normal"/>
    <w:next w:val="Normal"/>
    <w:autoRedefine/>
    <w:uiPriority w:val="39"/>
    <w:unhideWhenUsed/>
    <w:rsid w:val="00BE4D05"/>
    <w:pPr>
      <w:spacing w:after="100"/>
      <w:ind w:left="440"/>
    </w:pPr>
  </w:style>
  <w:style w:type="paragraph" w:styleId="TableofFigures">
    <w:name w:val="table of figures"/>
    <w:basedOn w:val="Normal"/>
    <w:next w:val="Normal"/>
    <w:uiPriority w:val="99"/>
    <w:unhideWhenUsed/>
    <w:rsid w:val="009361ED"/>
    <w:pPr>
      <w:spacing w:after="0"/>
    </w:pPr>
  </w:style>
  <w:style w:type="paragraph" w:customStyle="1" w:styleId="CaptionGambar">
    <w:name w:val="Caption Gambar"/>
    <w:basedOn w:val="Caption"/>
    <w:link w:val="CaptionGambarChar"/>
    <w:qFormat/>
    <w:rsid w:val="000029B4"/>
    <w:pPr>
      <w:spacing w:after="0" w:line="360" w:lineRule="auto"/>
      <w:jc w:val="center"/>
    </w:pPr>
    <w:rPr>
      <w:i w:val="0"/>
      <w:color w:val="000000" w:themeColor="text1"/>
      <w:sz w:val="20"/>
    </w:rPr>
  </w:style>
  <w:style w:type="character" w:customStyle="1" w:styleId="CaptionChar">
    <w:name w:val="Caption Char"/>
    <w:basedOn w:val="DefaultParagraphFont"/>
    <w:link w:val="Caption"/>
    <w:uiPriority w:val="35"/>
    <w:rsid w:val="000029B4"/>
    <w:rPr>
      <w:rFonts w:ascii="Times New Roman" w:eastAsia="Times New Roman" w:hAnsi="Times New Roman" w:cs="Times New Roman"/>
      <w:i/>
      <w:iCs/>
      <w:color w:val="1F497D" w:themeColor="text2"/>
      <w:sz w:val="18"/>
      <w:szCs w:val="18"/>
      <w:lang w:val="en-ID"/>
    </w:rPr>
  </w:style>
  <w:style w:type="character" w:customStyle="1" w:styleId="CaptionGambarChar">
    <w:name w:val="Caption Gambar Char"/>
    <w:basedOn w:val="CaptionChar"/>
    <w:link w:val="CaptionGambar"/>
    <w:rsid w:val="000029B4"/>
    <w:rPr>
      <w:rFonts w:ascii="Times New Roman" w:eastAsia="Times New Roman" w:hAnsi="Times New Roman" w:cs="Times New Roman"/>
      <w:i w:val="0"/>
      <w:iCs/>
      <w:color w:val="000000" w:themeColor="text1"/>
      <w:sz w:val="20"/>
      <w:szCs w:val="18"/>
      <w:lang w:val="en-ID"/>
    </w:rPr>
  </w:style>
  <w:style w:type="table" w:styleId="TableGrid">
    <w:name w:val="Table Grid"/>
    <w:basedOn w:val="TableNormal"/>
    <w:uiPriority w:val="39"/>
    <w:rsid w:val="005752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F517F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F12AF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99"/>
    <w:semiHidden/>
    <w:unhideWhenUsed/>
    <w:rsid w:val="00E932D5"/>
    <w:pPr>
      <w:spacing w:after="120"/>
    </w:pPr>
  </w:style>
  <w:style w:type="character" w:customStyle="1" w:styleId="BodyTextChar">
    <w:name w:val="Body Text Char"/>
    <w:basedOn w:val="DefaultParagraphFont"/>
    <w:link w:val="BodyText"/>
    <w:uiPriority w:val="99"/>
    <w:semiHidden/>
    <w:rsid w:val="00E932D5"/>
  </w:style>
  <w:style w:type="character" w:customStyle="1" w:styleId="UnresolvedMention">
    <w:name w:val="Unresolved Mention"/>
    <w:basedOn w:val="DefaultParagraphFont"/>
    <w:uiPriority w:val="99"/>
    <w:semiHidden/>
    <w:unhideWhenUsed/>
    <w:rsid w:val="0073577E"/>
    <w:rPr>
      <w:color w:val="605E5C"/>
      <w:shd w:val="clear" w:color="auto" w:fill="E1DFDD"/>
    </w:rPr>
  </w:style>
  <w:style w:type="table" w:customStyle="1" w:styleId="GridTable3">
    <w:name w:val="Grid Table 3"/>
    <w:basedOn w:val="TableNormal"/>
    <w:uiPriority w:val="48"/>
    <w:rsid w:val="00B403A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
    <w:name w:val="Grid Table 6 Colorful"/>
    <w:basedOn w:val="TableNormal"/>
    <w:uiPriority w:val="51"/>
    <w:rsid w:val="00B403AD"/>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0915"/>
  </w:style>
  <w:style w:type="paragraph" w:styleId="Heading1">
    <w:name w:val="heading 1"/>
    <w:basedOn w:val="Normal"/>
    <w:next w:val="Normal"/>
    <w:link w:val="Heading1Char"/>
    <w:uiPriority w:val="9"/>
    <w:qFormat/>
    <w:rsid w:val="00D02B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12AF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0596"/>
    <w:pPr>
      <w:ind w:left="720"/>
      <w:contextualSpacing/>
    </w:pPr>
  </w:style>
  <w:style w:type="paragraph" w:styleId="FootnoteText">
    <w:name w:val="footnote text"/>
    <w:basedOn w:val="Normal"/>
    <w:link w:val="FootnoteTextChar"/>
    <w:uiPriority w:val="99"/>
    <w:semiHidden/>
    <w:unhideWhenUsed/>
    <w:rsid w:val="00513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3801"/>
    <w:rPr>
      <w:sz w:val="20"/>
      <w:szCs w:val="20"/>
    </w:rPr>
  </w:style>
  <w:style w:type="character" w:styleId="FootnoteReference">
    <w:name w:val="footnote reference"/>
    <w:basedOn w:val="DefaultParagraphFont"/>
    <w:uiPriority w:val="99"/>
    <w:semiHidden/>
    <w:unhideWhenUsed/>
    <w:rsid w:val="00513801"/>
    <w:rPr>
      <w:vertAlign w:val="superscript"/>
    </w:rPr>
  </w:style>
  <w:style w:type="character" w:styleId="Hyperlink">
    <w:name w:val="Hyperlink"/>
    <w:basedOn w:val="DefaultParagraphFont"/>
    <w:uiPriority w:val="99"/>
    <w:unhideWhenUsed/>
    <w:rsid w:val="00E45664"/>
    <w:rPr>
      <w:color w:val="0000FF"/>
      <w:u w:val="single"/>
    </w:rPr>
  </w:style>
  <w:style w:type="paragraph" w:styleId="NormalWeb">
    <w:name w:val="Normal (Web)"/>
    <w:basedOn w:val="Normal"/>
    <w:uiPriority w:val="99"/>
    <w:semiHidden/>
    <w:unhideWhenUsed/>
    <w:rsid w:val="00FE77D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5245A"/>
    <w:rPr>
      <w:sz w:val="16"/>
      <w:szCs w:val="16"/>
    </w:rPr>
  </w:style>
  <w:style w:type="paragraph" w:styleId="CommentText">
    <w:name w:val="annotation text"/>
    <w:basedOn w:val="Normal"/>
    <w:link w:val="CommentTextChar"/>
    <w:uiPriority w:val="99"/>
    <w:semiHidden/>
    <w:unhideWhenUsed/>
    <w:rsid w:val="00D5245A"/>
    <w:pPr>
      <w:spacing w:line="240" w:lineRule="auto"/>
    </w:pPr>
    <w:rPr>
      <w:sz w:val="20"/>
      <w:szCs w:val="20"/>
    </w:rPr>
  </w:style>
  <w:style w:type="character" w:customStyle="1" w:styleId="CommentTextChar">
    <w:name w:val="Comment Text Char"/>
    <w:basedOn w:val="DefaultParagraphFont"/>
    <w:link w:val="CommentText"/>
    <w:uiPriority w:val="99"/>
    <w:semiHidden/>
    <w:rsid w:val="00D5245A"/>
    <w:rPr>
      <w:sz w:val="20"/>
      <w:szCs w:val="20"/>
    </w:rPr>
  </w:style>
  <w:style w:type="paragraph" w:styleId="CommentSubject">
    <w:name w:val="annotation subject"/>
    <w:basedOn w:val="CommentText"/>
    <w:next w:val="CommentText"/>
    <w:link w:val="CommentSubjectChar"/>
    <w:uiPriority w:val="99"/>
    <w:semiHidden/>
    <w:unhideWhenUsed/>
    <w:rsid w:val="00D5245A"/>
    <w:rPr>
      <w:b/>
      <w:bCs/>
    </w:rPr>
  </w:style>
  <w:style w:type="character" w:customStyle="1" w:styleId="CommentSubjectChar">
    <w:name w:val="Comment Subject Char"/>
    <w:basedOn w:val="CommentTextChar"/>
    <w:link w:val="CommentSubject"/>
    <w:uiPriority w:val="99"/>
    <w:semiHidden/>
    <w:rsid w:val="00D5245A"/>
    <w:rPr>
      <w:b/>
      <w:bCs/>
      <w:sz w:val="20"/>
      <w:szCs w:val="20"/>
    </w:rPr>
  </w:style>
  <w:style w:type="paragraph" w:styleId="BalloonText">
    <w:name w:val="Balloon Text"/>
    <w:basedOn w:val="Normal"/>
    <w:link w:val="BalloonTextChar"/>
    <w:uiPriority w:val="99"/>
    <w:semiHidden/>
    <w:unhideWhenUsed/>
    <w:rsid w:val="00D52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245A"/>
    <w:rPr>
      <w:rFonts w:ascii="Segoe UI" w:hAnsi="Segoe UI" w:cs="Segoe UI"/>
      <w:sz w:val="18"/>
      <w:szCs w:val="18"/>
    </w:rPr>
  </w:style>
  <w:style w:type="paragraph" w:styleId="Header">
    <w:name w:val="header"/>
    <w:basedOn w:val="Normal"/>
    <w:link w:val="HeaderChar"/>
    <w:uiPriority w:val="99"/>
    <w:unhideWhenUsed/>
    <w:rsid w:val="004A2C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CAB"/>
  </w:style>
  <w:style w:type="paragraph" w:styleId="Footer">
    <w:name w:val="footer"/>
    <w:basedOn w:val="Normal"/>
    <w:link w:val="FooterChar"/>
    <w:uiPriority w:val="99"/>
    <w:unhideWhenUsed/>
    <w:rsid w:val="004A2C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CAB"/>
  </w:style>
  <w:style w:type="character" w:customStyle="1" w:styleId="A4">
    <w:name w:val="A4"/>
    <w:uiPriority w:val="99"/>
    <w:rsid w:val="00E94FA4"/>
    <w:rPr>
      <w:color w:val="000000"/>
    </w:rPr>
  </w:style>
  <w:style w:type="paragraph" w:styleId="Caption">
    <w:name w:val="caption"/>
    <w:basedOn w:val="Normal"/>
    <w:next w:val="Normal"/>
    <w:link w:val="CaptionChar"/>
    <w:uiPriority w:val="35"/>
    <w:unhideWhenUsed/>
    <w:qFormat/>
    <w:rsid w:val="0063106C"/>
    <w:pPr>
      <w:spacing w:line="240" w:lineRule="auto"/>
    </w:pPr>
    <w:rPr>
      <w:rFonts w:ascii="Times New Roman" w:eastAsia="Times New Roman" w:hAnsi="Times New Roman" w:cs="Times New Roman"/>
      <w:i/>
      <w:iCs/>
      <w:color w:val="1F497D" w:themeColor="text2"/>
      <w:sz w:val="18"/>
      <w:szCs w:val="18"/>
      <w:lang w:val="en-ID"/>
    </w:rPr>
  </w:style>
  <w:style w:type="character" w:customStyle="1" w:styleId="Heading1Char">
    <w:name w:val="Heading 1 Char"/>
    <w:basedOn w:val="DefaultParagraphFont"/>
    <w:link w:val="Heading1"/>
    <w:uiPriority w:val="9"/>
    <w:rsid w:val="00D02B6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E4D05"/>
    <w:pPr>
      <w:spacing w:line="259" w:lineRule="auto"/>
      <w:outlineLvl w:val="9"/>
    </w:pPr>
  </w:style>
  <w:style w:type="paragraph" w:styleId="TOC1">
    <w:name w:val="toc 1"/>
    <w:basedOn w:val="Normal"/>
    <w:next w:val="Normal"/>
    <w:autoRedefine/>
    <w:uiPriority w:val="39"/>
    <w:unhideWhenUsed/>
    <w:rsid w:val="00E15FE2"/>
    <w:pPr>
      <w:tabs>
        <w:tab w:val="right" w:leader="dot" w:pos="7928"/>
      </w:tabs>
      <w:spacing w:after="100"/>
    </w:pPr>
  </w:style>
  <w:style w:type="paragraph" w:styleId="TOC2">
    <w:name w:val="toc 2"/>
    <w:basedOn w:val="Normal"/>
    <w:next w:val="Normal"/>
    <w:autoRedefine/>
    <w:uiPriority w:val="39"/>
    <w:unhideWhenUsed/>
    <w:rsid w:val="00BE4D05"/>
    <w:pPr>
      <w:spacing w:after="100"/>
      <w:ind w:left="220"/>
    </w:pPr>
  </w:style>
  <w:style w:type="paragraph" w:styleId="TOC3">
    <w:name w:val="toc 3"/>
    <w:basedOn w:val="Normal"/>
    <w:next w:val="Normal"/>
    <w:autoRedefine/>
    <w:uiPriority w:val="39"/>
    <w:unhideWhenUsed/>
    <w:rsid w:val="00BE4D05"/>
    <w:pPr>
      <w:spacing w:after="100"/>
      <w:ind w:left="440"/>
    </w:pPr>
  </w:style>
  <w:style w:type="paragraph" w:styleId="TableofFigures">
    <w:name w:val="table of figures"/>
    <w:basedOn w:val="Normal"/>
    <w:next w:val="Normal"/>
    <w:uiPriority w:val="99"/>
    <w:unhideWhenUsed/>
    <w:rsid w:val="009361ED"/>
    <w:pPr>
      <w:spacing w:after="0"/>
    </w:pPr>
  </w:style>
  <w:style w:type="paragraph" w:customStyle="1" w:styleId="CaptionGambar">
    <w:name w:val="Caption Gambar"/>
    <w:basedOn w:val="Caption"/>
    <w:link w:val="CaptionGambarChar"/>
    <w:qFormat/>
    <w:rsid w:val="000029B4"/>
    <w:pPr>
      <w:spacing w:after="0" w:line="360" w:lineRule="auto"/>
      <w:jc w:val="center"/>
    </w:pPr>
    <w:rPr>
      <w:i w:val="0"/>
      <w:color w:val="000000" w:themeColor="text1"/>
      <w:sz w:val="20"/>
    </w:rPr>
  </w:style>
  <w:style w:type="character" w:customStyle="1" w:styleId="CaptionChar">
    <w:name w:val="Caption Char"/>
    <w:basedOn w:val="DefaultParagraphFont"/>
    <w:link w:val="Caption"/>
    <w:uiPriority w:val="35"/>
    <w:rsid w:val="000029B4"/>
    <w:rPr>
      <w:rFonts w:ascii="Times New Roman" w:eastAsia="Times New Roman" w:hAnsi="Times New Roman" w:cs="Times New Roman"/>
      <w:i/>
      <w:iCs/>
      <w:color w:val="1F497D" w:themeColor="text2"/>
      <w:sz w:val="18"/>
      <w:szCs w:val="18"/>
      <w:lang w:val="en-ID"/>
    </w:rPr>
  </w:style>
  <w:style w:type="character" w:customStyle="1" w:styleId="CaptionGambarChar">
    <w:name w:val="Caption Gambar Char"/>
    <w:basedOn w:val="CaptionChar"/>
    <w:link w:val="CaptionGambar"/>
    <w:rsid w:val="000029B4"/>
    <w:rPr>
      <w:rFonts w:ascii="Times New Roman" w:eastAsia="Times New Roman" w:hAnsi="Times New Roman" w:cs="Times New Roman"/>
      <w:i w:val="0"/>
      <w:iCs/>
      <w:color w:val="000000" w:themeColor="text1"/>
      <w:sz w:val="20"/>
      <w:szCs w:val="18"/>
      <w:lang w:val="en-ID"/>
    </w:rPr>
  </w:style>
  <w:style w:type="table" w:styleId="TableGrid">
    <w:name w:val="Table Grid"/>
    <w:basedOn w:val="TableNormal"/>
    <w:uiPriority w:val="39"/>
    <w:rsid w:val="005752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F517F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F12AF7"/>
    <w:rPr>
      <w:rFonts w:asciiTheme="majorHAnsi" w:eastAsiaTheme="majorEastAsia" w:hAnsiTheme="majorHAnsi" w:cstheme="majorBidi"/>
      <w:color w:val="365F91" w:themeColor="accent1" w:themeShade="BF"/>
      <w:sz w:val="26"/>
      <w:szCs w:val="26"/>
    </w:rPr>
  </w:style>
  <w:style w:type="paragraph" w:styleId="BodyText">
    <w:name w:val="Body Text"/>
    <w:basedOn w:val="Normal"/>
    <w:link w:val="BodyTextChar"/>
    <w:uiPriority w:val="99"/>
    <w:semiHidden/>
    <w:unhideWhenUsed/>
    <w:rsid w:val="00E932D5"/>
    <w:pPr>
      <w:spacing w:after="120"/>
    </w:pPr>
  </w:style>
  <w:style w:type="character" w:customStyle="1" w:styleId="BodyTextChar">
    <w:name w:val="Body Text Char"/>
    <w:basedOn w:val="DefaultParagraphFont"/>
    <w:link w:val="BodyText"/>
    <w:uiPriority w:val="99"/>
    <w:semiHidden/>
    <w:rsid w:val="00E932D5"/>
  </w:style>
  <w:style w:type="character" w:customStyle="1" w:styleId="UnresolvedMention">
    <w:name w:val="Unresolved Mention"/>
    <w:basedOn w:val="DefaultParagraphFont"/>
    <w:uiPriority w:val="99"/>
    <w:semiHidden/>
    <w:unhideWhenUsed/>
    <w:rsid w:val="0073577E"/>
    <w:rPr>
      <w:color w:val="605E5C"/>
      <w:shd w:val="clear" w:color="auto" w:fill="E1DFDD"/>
    </w:rPr>
  </w:style>
  <w:style w:type="table" w:customStyle="1" w:styleId="GridTable3">
    <w:name w:val="Grid Table 3"/>
    <w:basedOn w:val="TableNormal"/>
    <w:uiPriority w:val="48"/>
    <w:rsid w:val="00B403A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
    <w:name w:val="Grid Table 6 Colorful"/>
    <w:basedOn w:val="TableNormal"/>
    <w:uiPriority w:val="51"/>
    <w:rsid w:val="00B403AD"/>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8655961">
      <w:bodyDiv w:val="1"/>
      <w:marLeft w:val="0"/>
      <w:marRight w:val="0"/>
      <w:marTop w:val="0"/>
      <w:marBottom w:val="0"/>
      <w:divBdr>
        <w:top w:val="none" w:sz="0" w:space="0" w:color="auto"/>
        <w:left w:val="none" w:sz="0" w:space="0" w:color="auto"/>
        <w:bottom w:val="none" w:sz="0" w:space="0" w:color="auto"/>
        <w:right w:val="none" w:sz="0" w:space="0" w:color="auto"/>
      </w:divBdr>
    </w:div>
    <w:div w:id="150493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F0662-D419-4EFA-9A24-64BC4930F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2</TotalTime>
  <Pages>10</Pages>
  <Words>1814</Words>
  <Characters>1034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ismail - [2010]</cp:lastModifiedBy>
  <cp:revision>922</cp:revision>
  <cp:lastPrinted>2022-07-22T22:47:00Z</cp:lastPrinted>
  <dcterms:created xsi:type="dcterms:W3CDTF">2022-05-17T09:28:00Z</dcterms:created>
  <dcterms:modified xsi:type="dcterms:W3CDTF">2024-02-29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8b8874-dfec-36bd-9c3a-a737db6eda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